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16264A7" w14:textId="157DC5CB" w:rsidR="008D6A57" w:rsidRDefault="008D6A57" w:rsidP="008D6A57">
      <w:pPr>
        <w:spacing w:line="480" w:lineRule="auto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SUPPLEMENT</w:t>
      </w:r>
      <w:r w:rsidR="00D5468B">
        <w:rPr>
          <w:b/>
          <w:bCs/>
          <w:color w:val="000000" w:themeColor="text1"/>
        </w:rPr>
        <w:t>ARY</w:t>
      </w:r>
      <w:r>
        <w:rPr>
          <w:b/>
          <w:bCs/>
          <w:color w:val="000000" w:themeColor="text1"/>
        </w:rPr>
        <w:t xml:space="preserve"> TABLE </w:t>
      </w:r>
      <w:r w:rsidR="00DC32CD">
        <w:rPr>
          <w:b/>
          <w:bCs/>
          <w:color w:val="000000" w:themeColor="text1"/>
        </w:rPr>
        <w:t>4</w:t>
      </w:r>
    </w:p>
    <w:p w14:paraId="573E319C" w14:textId="77777777" w:rsidR="008D6A57" w:rsidRPr="00BB5003" w:rsidRDefault="008D6A57" w:rsidP="008D6A57">
      <w:pPr>
        <w:spacing w:line="480" w:lineRule="auto"/>
        <w:jc w:val="center"/>
        <w:rPr>
          <w:b/>
          <w:bCs/>
          <w:color w:val="000000" w:themeColor="text1"/>
        </w:rPr>
      </w:pPr>
      <w:bookmarkStart w:id="0" w:name="_Hlk50719132"/>
      <w:r w:rsidRPr="00BB5003">
        <w:rPr>
          <w:b/>
          <w:bCs/>
          <w:color w:val="000000" w:themeColor="text1"/>
        </w:rPr>
        <w:t xml:space="preserve">ACUTE CARDIAC INJURY </w:t>
      </w:r>
      <w:r>
        <w:rPr>
          <w:b/>
          <w:bCs/>
          <w:color w:val="000000" w:themeColor="text1"/>
        </w:rPr>
        <w:t>IN COVID-19 AND OTHER VIRAL INFECTIONS</w:t>
      </w:r>
      <w:r w:rsidRPr="00BB5003">
        <w:rPr>
          <w:b/>
          <w:bCs/>
          <w:color w:val="000000" w:themeColor="text1"/>
        </w:rPr>
        <w:t xml:space="preserve">– </w:t>
      </w:r>
    </w:p>
    <w:p w14:paraId="08021B12" w14:textId="77777777" w:rsidR="008D6A57" w:rsidRPr="00BB5003" w:rsidRDefault="008D6A57" w:rsidP="008D6A57">
      <w:pPr>
        <w:spacing w:line="480" w:lineRule="auto"/>
        <w:jc w:val="center"/>
        <w:rPr>
          <w:b/>
          <w:bCs/>
          <w:color w:val="000000" w:themeColor="text1"/>
        </w:rPr>
      </w:pPr>
      <w:r w:rsidRPr="00BB5003">
        <w:rPr>
          <w:b/>
          <w:bCs/>
          <w:color w:val="000000" w:themeColor="text1"/>
        </w:rPr>
        <w:t>A STRUCTURED LITERATURE REVIEW AND META-ANALYSIS</w:t>
      </w:r>
    </w:p>
    <w:bookmarkEnd w:id="0"/>
    <w:p w14:paraId="39BD6E72" w14:textId="77777777" w:rsidR="008D6A57" w:rsidRPr="000650E4" w:rsidRDefault="008D6A57" w:rsidP="008D6A57">
      <w:pPr>
        <w:jc w:val="center"/>
        <w:rPr>
          <w:b/>
          <w:bCs/>
          <w:color w:val="000000" w:themeColor="text1"/>
        </w:rPr>
      </w:pPr>
    </w:p>
    <w:p w14:paraId="6FE0C624" w14:textId="77777777" w:rsidR="008D6A57" w:rsidRDefault="008D6A57" w:rsidP="008D6A57">
      <w:pPr>
        <w:jc w:val="center"/>
        <w:rPr>
          <w:b/>
          <w:bCs/>
          <w:color w:val="000000" w:themeColor="text1"/>
          <w:vertAlign w:val="superscript"/>
        </w:rPr>
      </w:pPr>
      <w:r w:rsidRPr="00BB5003">
        <w:rPr>
          <w:b/>
          <w:bCs/>
          <w:color w:val="000000" w:themeColor="text1"/>
        </w:rPr>
        <w:t>CHENG M</w:t>
      </w:r>
      <w:r>
        <w:rPr>
          <w:b/>
          <w:bCs/>
          <w:color w:val="000000" w:themeColor="text1"/>
        </w:rPr>
        <w:t>P</w:t>
      </w:r>
      <w:r w:rsidRPr="00BB5003">
        <w:rPr>
          <w:b/>
          <w:bCs/>
          <w:color w:val="000000" w:themeColor="text1"/>
          <w:vertAlign w:val="superscript"/>
        </w:rPr>
        <w:t>1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CM, </w:t>
      </w:r>
      <w:r w:rsidRPr="00BB5003">
        <w:rPr>
          <w:b/>
          <w:bCs/>
          <w:color w:val="000000" w:themeColor="text1"/>
        </w:rPr>
        <w:t>CAU A</w:t>
      </w:r>
      <w:r w:rsidRPr="00BB5003">
        <w:rPr>
          <w:b/>
          <w:bCs/>
          <w:color w:val="000000" w:themeColor="text1"/>
          <w:vertAlign w:val="superscript"/>
        </w:rPr>
        <w:t>2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BSc, </w:t>
      </w:r>
      <w:r w:rsidRPr="00BB5003">
        <w:rPr>
          <w:b/>
          <w:bCs/>
          <w:color w:val="000000" w:themeColor="text1"/>
        </w:rPr>
        <w:t xml:space="preserve"> LEE T</w:t>
      </w:r>
      <w:r>
        <w:rPr>
          <w:b/>
          <w:bCs/>
          <w:color w:val="000000" w:themeColor="text1"/>
        </w:rPr>
        <w:t>C</w:t>
      </w:r>
      <w:r w:rsidRPr="00BB5003">
        <w:rPr>
          <w:b/>
          <w:bCs/>
          <w:color w:val="000000" w:themeColor="text1"/>
          <w:vertAlign w:val="superscript"/>
        </w:rPr>
        <w:t>1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,</w:t>
      </w:r>
      <w:r w:rsidRPr="00BB5003">
        <w:rPr>
          <w:b/>
          <w:bCs/>
          <w:color w:val="000000" w:themeColor="text1"/>
        </w:rPr>
        <w:t xml:space="preserve"> BRODIE D</w:t>
      </w:r>
      <w:r w:rsidRPr="00BB5003">
        <w:rPr>
          <w:b/>
          <w:bCs/>
          <w:color w:val="000000" w:themeColor="text1"/>
          <w:vertAlign w:val="superscript"/>
        </w:rPr>
        <w:t>3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, </w:t>
      </w:r>
      <w:r w:rsidRPr="00BB5003">
        <w:rPr>
          <w:b/>
          <w:bCs/>
          <w:color w:val="000000" w:themeColor="text1"/>
        </w:rPr>
        <w:t>SLUTSKY A</w:t>
      </w:r>
      <w:r w:rsidRPr="00BB5003">
        <w:rPr>
          <w:b/>
          <w:bCs/>
          <w:color w:val="000000" w:themeColor="text1"/>
          <w:vertAlign w:val="superscript"/>
        </w:rPr>
        <w:t>4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, </w:t>
      </w:r>
      <w:r w:rsidRPr="00BB5003">
        <w:rPr>
          <w:b/>
          <w:bCs/>
          <w:color w:val="000000" w:themeColor="text1"/>
        </w:rPr>
        <w:t>MARSHALL J</w:t>
      </w:r>
      <w:r w:rsidRPr="00BB5003">
        <w:rPr>
          <w:b/>
          <w:bCs/>
          <w:color w:val="000000" w:themeColor="text1"/>
          <w:vertAlign w:val="superscript"/>
        </w:rPr>
        <w:t>4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, </w:t>
      </w:r>
      <w:r w:rsidRPr="00BB5003">
        <w:rPr>
          <w:b/>
          <w:bCs/>
          <w:color w:val="000000" w:themeColor="text1"/>
        </w:rPr>
        <w:t>MURTHY S</w:t>
      </w:r>
      <w:r w:rsidRPr="00BB5003">
        <w:rPr>
          <w:b/>
          <w:bCs/>
          <w:color w:val="000000" w:themeColor="text1"/>
          <w:vertAlign w:val="superscript"/>
        </w:rPr>
        <w:t>5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CM, </w:t>
      </w:r>
      <w:r w:rsidRPr="00BB5003">
        <w:rPr>
          <w:b/>
          <w:bCs/>
          <w:color w:val="000000" w:themeColor="text1"/>
        </w:rPr>
        <w:t>LEE TERRY</w:t>
      </w:r>
      <w:r w:rsidRPr="00BB5003">
        <w:rPr>
          <w:b/>
          <w:bCs/>
          <w:color w:val="000000" w:themeColor="text1"/>
          <w:vertAlign w:val="superscript"/>
        </w:rPr>
        <w:t>6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PhD, </w:t>
      </w:r>
      <w:r w:rsidRPr="00BB5003">
        <w:rPr>
          <w:b/>
          <w:bCs/>
          <w:color w:val="000000" w:themeColor="text1"/>
        </w:rPr>
        <w:t>SINGER J</w:t>
      </w:r>
      <w:r w:rsidRPr="00BB5003">
        <w:rPr>
          <w:b/>
          <w:bCs/>
          <w:color w:val="000000" w:themeColor="text1"/>
          <w:vertAlign w:val="superscript"/>
        </w:rPr>
        <w:t>6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PhD, </w:t>
      </w:r>
      <w:r w:rsidRPr="00BB5003">
        <w:rPr>
          <w:b/>
          <w:bCs/>
          <w:color w:val="000000" w:themeColor="text1"/>
        </w:rPr>
        <w:t>DEMIR K</w:t>
      </w:r>
      <w:r>
        <w:rPr>
          <w:b/>
          <w:bCs/>
          <w:color w:val="000000" w:themeColor="text1"/>
        </w:rPr>
        <w:t>K</w:t>
      </w:r>
      <w:r w:rsidRPr="00BB5003">
        <w:rPr>
          <w:b/>
          <w:bCs/>
          <w:color w:val="000000" w:themeColor="text1"/>
          <w:vertAlign w:val="superscript"/>
        </w:rPr>
        <w:t>1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,</w:t>
      </w:r>
      <w:r w:rsidRPr="00BB5003">
        <w:rPr>
          <w:b/>
          <w:bCs/>
          <w:color w:val="000000" w:themeColor="text1"/>
        </w:rPr>
        <w:t xml:space="preserve"> BOYD J</w:t>
      </w:r>
      <w:r w:rsidRPr="00BB5003">
        <w:rPr>
          <w:b/>
          <w:bCs/>
          <w:color w:val="000000" w:themeColor="text1"/>
          <w:vertAlign w:val="superscript"/>
        </w:rPr>
        <w:t>7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</w:t>
      </w:r>
      <w:r w:rsidRPr="00BB5003">
        <w:rPr>
          <w:b/>
          <w:bCs/>
          <w:color w:val="000000" w:themeColor="text1"/>
        </w:rPr>
        <w:t xml:space="preserve"> OHM H</w:t>
      </w:r>
      <w:r w:rsidRPr="00BB5003">
        <w:rPr>
          <w:b/>
          <w:bCs/>
          <w:color w:val="000000" w:themeColor="text1"/>
          <w:vertAlign w:val="superscript"/>
        </w:rPr>
        <w:t>2</w:t>
      </w:r>
      <w:r w:rsidRPr="00BB5003">
        <w:rPr>
          <w:b/>
          <w:bCs/>
          <w:color w:val="000000" w:themeColor="text1"/>
        </w:rPr>
        <w:t xml:space="preserve">,  </w:t>
      </w:r>
      <w:r>
        <w:rPr>
          <w:b/>
          <w:bCs/>
          <w:color w:val="000000" w:themeColor="text1"/>
        </w:rPr>
        <w:t xml:space="preserve">PhD, </w:t>
      </w:r>
      <w:r w:rsidRPr="00BB5003">
        <w:rPr>
          <w:b/>
          <w:bCs/>
          <w:color w:val="000000" w:themeColor="text1"/>
        </w:rPr>
        <w:t>MASLOVE M</w:t>
      </w:r>
      <w:r>
        <w:rPr>
          <w:b/>
          <w:bCs/>
          <w:color w:val="000000" w:themeColor="text1"/>
        </w:rPr>
        <w:t>D</w:t>
      </w:r>
      <w:r w:rsidRPr="00BB5003">
        <w:rPr>
          <w:b/>
          <w:bCs/>
          <w:color w:val="000000" w:themeColor="text1"/>
          <w:vertAlign w:val="superscript"/>
        </w:rPr>
        <w:t>8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,</w:t>
      </w:r>
      <w:r w:rsidRPr="00BB5003">
        <w:rPr>
          <w:b/>
          <w:bCs/>
          <w:color w:val="000000" w:themeColor="text1"/>
        </w:rPr>
        <w:t xml:space="preserve"> GOFFI A</w:t>
      </w:r>
      <w:r w:rsidRPr="00BB5003">
        <w:rPr>
          <w:b/>
          <w:bCs/>
          <w:color w:val="000000" w:themeColor="text1"/>
          <w:vertAlign w:val="superscript"/>
        </w:rPr>
        <w:t>9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</w:t>
      </w:r>
      <w:r w:rsidRPr="00BB5003">
        <w:rPr>
          <w:b/>
          <w:bCs/>
          <w:color w:val="000000" w:themeColor="text1"/>
        </w:rPr>
        <w:t xml:space="preserve"> BOGOCH II</w:t>
      </w:r>
      <w:r w:rsidRPr="00BB5003">
        <w:rPr>
          <w:b/>
          <w:bCs/>
          <w:color w:val="000000" w:themeColor="text1"/>
          <w:vertAlign w:val="superscript"/>
        </w:rPr>
        <w:t>10</w:t>
      </w:r>
      <w:r w:rsidRPr="00BB5003">
        <w:rPr>
          <w:b/>
          <w:bCs/>
          <w:color w:val="000000" w:themeColor="text1"/>
        </w:rPr>
        <w:t>,</w:t>
      </w:r>
      <w:r>
        <w:rPr>
          <w:b/>
          <w:bCs/>
          <w:color w:val="000000" w:themeColor="text1"/>
        </w:rPr>
        <w:t xml:space="preserve"> MD,</w:t>
      </w:r>
      <w:r w:rsidRPr="00BB5003">
        <w:rPr>
          <w:b/>
          <w:bCs/>
          <w:color w:val="000000" w:themeColor="text1"/>
        </w:rPr>
        <w:t xml:space="preserve"> </w:t>
      </w:r>
      <w:r>
        <w:rPr>
          <w:b/>
          <w:bCs/>
          <w:color w:val="000000" w:themeColor="text1"/>
        </w:rPr>
        <w:t>SWEET DD</w:t>
      </w:r>
      <w:r>
        <w:rPr>
          <w:b/>
          <w:bCs/>
          <w:color w:val="000000" w:themeColor="text1"/>
          <w:vertAlign w:val="superscript"/>
        </w:rPr>
        <w:t>11</w:t>
      </w:r>
      <w:r>
        <w:rPr>
          <w:b/>
          <w:bCs/>
          <w:color w:val="000000" w:themeColor="text1"/>
        </w:rPr>
        <w:t xml:space="preserve">, MD, </w:t>
      </w:r>
      <w:r w:rsidRPr="00BB5003">
        <w:rPr>
          <w:b/>
          <w:bCs/>
          <w:color w:val="000000" w:themeColor="text1"/>
        </w:rPr>
        <w:t>WALLEY KR</w:t>
      </w:r>
      <w:r w:rsidRPr="00BB5003">
        <w:rPr>
          <w:b/>
          <w:bCs/>
          <w:color w:val="000000" w:themeColor="text1"/>
          <w:vertAlign w:val="superscript"/>
        </w:rPr>
        <w:t>7</w:t>
      </w:r>
      <w:r w:rsidRPr="00BB5003">
        <w:rPr>
          <w:b/>
          <w:bCs/>
          <w:color w:val="000000" w:themeColor="text1"/>
        </w:rPr>
        <w:t xml:space="preserve">, </w:t>
      </w:r>
      <w:r>
        <w:rPr>
          <w:b/>
          <w:bCs/>
          <w:color w:val="000000" w:themeColor="text1"/>
        </w:rPr>
        <w:t xml:space="preserve">MD, </w:t>
      </w:r>
      <w:r w:rsidRPr="00BB5003">
        <w:rPr>
          <w:b/>
          <w:bCs/>
          <w:color w:val="000000" w:themeColor="text1"/>
        </w:rPr>
        <w:t>RUSSELL JA</w:t>
      </w:r>
      <w:r w:rsidRPr="00BB5003">
        <w:rPr>
          <w:b/>
          <w:bCs/>
          <w:color w:val="000000" w:themeColor="text1"/>
          <w:vertAlign w:val="superscript"/>
        </w:rPr>
        <w:t>7</w:t>
      </w:r>
      <w:r>
        <w:rPr>
          <w:b/>
          <w:bCs/>
          <w:color w:val="000000" w:themeColor="text1"/>
          <w:vertAlign w:val="superscript"/>
        </w:rPr>
        <w:t xml:space="preserve"> </w:t>
      </w:r>
      <w:r w:rsidRPr="0052073A">
        <w:rPr>
          <w:b/>
          <w:bCs/>
          <w:color w:val="000000" w:themeColor="text1"/>
        </w:rPr>
        <w:t>MD</w:t>
      </w:r>
    </w:p>
    <w:p w14:paraId="1D1E4515" w14:textId="77777777" w:rsidR="008D6A57" w:rsidRPr="00BB5003" w:rsidRDefault="008D6A57" w:rsidP="008D6A57">
      <w:pPr>
        <w:jc w:val="center"/>
        <w:rPr>
          <w:b/>
          <w:bCs/>
          <w:color w:val="000000" w:themeColor="text1"/>
        </w:rPr>
      </w:pPr>
      <w:r w:rsidRPr="00BB5003">
        <w:rPr>
          <w:b/>
          <w:bCs/>
          <w:color w:val="000000" w:themeColor="text1"/>
        </w:rPr>
        <w:t>on behalf of ARBs CORONA</w:t>
      </w:r>
      <w:r>
        <w:rPr>
          <w:b/>
          <w:bCs/>
          <w:color w:val="000000" w:themeColor="text1"/>
        </w:rPr>
        <w:t xml:space="preserve"> I</w:t>
      </w:r>
      <w:r w:rsidRPr="00BB5003">
        <w:rPr>
          <w:b/>
          <w:bCs/>
          <w:color w:val="000000" w:themeColor="text1"/>
        </w:rPr>
        <w:t xml:space="preserve">. </w:t>
      </w:r>
    </w:p>
    <w:p w14:paraId="6A01796D" w14:textId="559C3A51" w:rsidR="008D6A57" w:rsidRDefault="008D6A57" w:rsidP="008D6A57">
      <w:pPr>
        <w:rPr>
          <w:b/>
        </w:rPr>
      </w:pPr>
    </w:p>
    <w:p w14:paraId="65760898" w14:textId="77777777" w:rsidR="008D6A57" w:rsidRDefault="008D6A57" w:rsidP="008D6A57">
      <w:pPr>
        <w:rPr>
          <w:b/>
        </w:rPr>
      </w:pPr>
    </w:p>
    <w:p w14:paraId="286CBEB0" w14:textId="708CECBD" w:rsidR="008D6A57" w:rsidRDefault="00D5468B" w:rsidP="008D6A57">
      <w:pPr>
        <w:rPr>
          <w:b/>
        </w:rPr>
      </w:pPr>
      <w:r>
        <w:rPr>
          <w:b/>
        </w:rPr>
        <w:t xml:space="preserve">Supplementary </w:t>
      </w:r>
      <w:r w:rsidR="008D6A57" w:rsidRPr="00BB5003">
        <w:rPr>
          <w:b/>
        </w:rPr>
        <w:t xml:space="preserve">Table </w:t>
      </w:r>
      <w:r w:rsidR="00DC32CD">
        <w:rPr>
          <w:b/>
        </w:rPr>
        <w:t>4</w:t>
      </w:r>
      <w:r w:rsidR="008D6A57" w:rsidRPr="00BB5003">
        <w:rPr>
          <w:b/>
        </w:rPr>
        <w:t xml:space="preserve">: </w:t>
      </w:r>
      <w:r w:rsidR="008D6A57" w:rsidRPr="00BB5003">
        <w:rPr>
          <w:bCs/>
        </w:rPr>
        <w:t>Baseline Characteristics and Rates of Cardiac Injury from Included Studies.</w:t>
      </w:r>
      <w:r w:rsidR="008D6A57" w:rsidRPr="00BB5003">
        <w:rPr>
          <w:b/>
        </w:rPr>
        <w:t xml:space="preserve"> </w:t>
      </w:r>
    </w:p>
    <w:p w14:paraId="6EDC204E" w14:textId="77777777" w:rsidR="008D6A57" w:rsidRDefault="008D6A57" w:rsidP="008D6A57">
      <w:pPr>
        <w:rPr>
          <w:b/>
          <w:bCs/>
          <w:color w:val="000000" w:themeColor="text1"/>
        </w:rPr>
      </w:pPr>
    </w:p>
    <w:tbl>
      <w:tblPr>
        <w:tblW w:w="10860" w:type="dxa"/>
        <w:tblInd w:w="5" w:type="dxa"/>
        <w:tblLook w:val="04A0" w:firstRow="1" w:lastRow="0" w:firstColumn="1" w:lastColumn="0" w:noHBand="0" w:noVBand="1"/>
      </w:tblPr>
      <w:tblGrid>
        <w:gridCol w:w="1310"/>
        <w:gridCol w:w="1028"/>
        <w:gridCol w:w="1135"/>
        <w:gridCol w:w="883"/>
        <w:gridCol w:w="921"/>
        <w:gridCol w:w="1017"/>
        <w:gridCol w:w="916"/>
        <w:gridCol w:w="1124"/>
        <w:gridCol w:w="1297"/>
        <w:gridCol w:w="1229"/>
      </w:tblGrid>
      <w:tr w:rsidR="008D6A57" w:rsidRPr="0044288D" w14:paraId="28A28FD0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D03D4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Publication</w:t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CBD13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N – overall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251D1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Female (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D8EDF7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C</w:t>
            </w:r>
            <w:r>
              <w:rPr>
                <w:color w:val="000000" w:themeColor="text1"/>
                <w:sz w:val="20"/>
                <w:szCs w:val="20"/>
              </w:rPr>
              <w:t>KD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2DFFE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CVD (either CAD or CVD NOS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C0608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HTN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44A3D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DM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4E45C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N – critically ill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D8830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Frequency of cardiac injury (n, % of critically ill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271D7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Frequency of cardiac injury overall (n, % of overall)</w:t>
            </w:r>
          </w:p>
        </w:tc>
      </w:tr>
      <w:tr w:rsidR="008D6A57" w:rsidRPr="0044288D" w14:paraId="10DBEE1F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73E4C4" w14:textId="399FC14B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Aggarwal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5673FF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BZ2dhcndhbDwvQXV0aG9yPjxZZWFyPjIwMjA8L1llYXI+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BZ2dhcndhbDwvQXV0aG9yPjxZZWFyPjIwMjA8L1llYXI+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5673FF">
              <w:rPr>
                <w:color w:val="000000"/>
                <w:sz w:val="20"/>
                <w:szCs w:val="20"/>
              </w:rPr>
            </w:r>
            <w:r w:rsidR="005673FF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)</w:t>
            </w:r>
            <w:r w:rsidR="005673FF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1C3AF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6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0F416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 (25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4C787D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6 (38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B7211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 (19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7E2DE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56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2CA3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 (31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04394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5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174E5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2418E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 (19%)</w:t>
            </w:r>
          </w:p>
        </w:tc>
      </w:tr>
      <w:tr w:rsidR="008D6A57" w:rsidRPr="0044288D" w14:paraId="65C71778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4AE883" w14:textId="0C09E7A4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proofErr w:type="spellStart"/>
            <w:r w:rsidRPr="0044288D">
              <w:rPr>
                <w:color w:val="000000"/>
                <w:sz w:val="20"/>
                <w:szCs w:val="20"/>
              </w:rPr>
              <w:t>Arentz</w:t>
            </w:r>
            <w:proofErr w:type="spellEnd"/>
            <w:r w:rsidRPr="004428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Arentz&lt;/Author&gt;&lt;Year&gt;2020&lt;/Year&gt;&lt;RecNum&gt;883&lt;/RecNum&gt;&lt;DisplayText&gt;(2)&lt;/DisplayText&gt;&lt;record&gt;&lt;rec-number&gt;883&lt;/rec-number&gt;&lt;foreign-keys&gt;&lt;key app="EN" db-id="pv0p925x9aa9wiefa5xptvzkap5a0v9fdfrv" timestamp="1586889040"&gt;883&lt;/key&gt;&lt;/foreign-keys&gt;&lt;ref-type name="Journal Article"&gt;17&lt;/ref-type&gt;&lt;contributors&gt;&lt;authors&gt;&lt;author&gt;Arentz, M.&lt;/author&gt;&lt;author&gt;Yim, E.&lt;/author&gt;&lt;author&gt;Klaff, L.&lt;/author&gt;&lt;author&gt;Lokhandwala, S.&lt;/author&gt;&lt;author&gt;Riedo, F. X.&lt;/author&gt;&lt;author&gt;Chong, M.&lt;/author&gt;&lt;author&gt;Lee, M.&lt;/author&gt;&lt;/authors&gt;&lt;/contributors&gt;&lt;auth-address&gt;Department of Global Health, University of Washington, Seattle.&amp;#xD;Evergreen Healthcare, Kirkland, Washington.&amp;#xD;Radia Inc, Lynwood, Washington.&lt;/auth-address&gt;&lt;titles&gt;&lt;title&gt;Characteristics and Outcomes of 21 Critically Ill Patients With COVID-19 in Washington State&lt;/title&gt;&lt;secondary-title&gt;JAMA&lt;/secondary-title&gt;&lt;/titles&gt;&lt;periodical&gt;&lt;full-title&gt;JAMA&lt;/full-title&gt;&lt;/periodical&gt;&lt;edition&gt;2020/03/20&lt;/edition&gt;&lt;dates&gt;&lt;year&gt;2020&lt;/year&gt;&lt;pub-dates&gt;&lt;date&gt;Mar 19&lt;/date&gt;&lt;/pub-dates&gt;&lt;/dates&gt;&lt;isbn&gt;1538-3598 (Electronic)&amp;#xD;0098-7484 (Linking)&lt;/isbn&gt;&lt;accession-num&gt;32191259&lt;/accession-num&gt;&lt;urls&gt;&lt;related-urls&gt;&lt;url&gt;https://www.ncbi.nlm.nih.gov/pubmed/32191259&lt;/url&gt;&lt;/related-urls&gt;&lt;/urls&gt;&lt;custom2&gt;PMC7082763&lt;/custom2&gt;&lt;electronic-resource-num&gt;10.1001/jama.2020.4326&lt;/electronic-resource-num&gt;&lt;/record&gt;&lt;/Cite&gt;&lt;/EndNote&gt;</w:instrText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C6CDD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D3B2A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 (48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79B30B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10 (</w:t>
            </w:r>
            <w:r>
              <w:rPr>
                <w:color w:val="000000" w:themeColor="text1"/>
                <w:sz w:val="20"/>
                <w:szCs w:val="20"/>
              </w:rPr>
              <w:t>48%</w:t>
            </w:r>
            <w:r w:rsidRPr="0044288D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D688E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-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500DC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2DFDD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 (33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6FD37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1 (10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100BB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a (33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9F428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 a (33%)</w:t>
            </w:r>
          </w:p>
        </w:tc>
      </w:tr>
      <w:tr w:rsidR="008D6A57" w:rsidRPr="0044288D" w14:paraId="1F3652C1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DC30CF" w14:textId="3A69E400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Barman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5673FF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YXJtYW48L0F1dGhvcj48WWVhcj4yMDIwPC9ZZWFyPjxS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CYXJtYW48L0F1dGhvcj48WWVhcj4yMDIwPC9ZZWFyPjxS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5673FF">
              <w:rPr>
                <w:color w:val="000000"/>
                <w:sz w:val="20"/>
                <w:szCs w:val="20"/>
              </w:rPr>
            </w:r>
            <w:r w:rsidR="005673FF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)</w:t>
            </w:r>
            <w:r w:rsidR="005673FF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49435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07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A9987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73 (45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B76C8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57 (9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8B73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6 (19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3A7E2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66 (4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071DB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2 (32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0D186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5 (32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6E167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8 (18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608E0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0 (25%)</w:t>
            </w:r>
          </w:p>
        </w:tc>
      </w:tr>
      <w:tr w:rsidR="008D6A57" w:rsidRPr="0044288D" w14:paraId="06CC5B9E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117B47" w14:textId="1EADAD04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lastRenderedPageBreak/>
              <w:t>Buckner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5673FF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Buckner&lt;/Author&gt;&lt;Year&gt;2020&lt;/Year&gt;&lt;RecNum&gt;62608&lt;/RecNum&gt;&lt;DisplayText&gt;(4)&lt;/DisplayText&gt;&lt;record&gt;&lt;rec-number&gt;62608&lt;/rec-number&gt;&lt;foreign-keys&gt;&lt;key app="EN" db-id="xd5arwd08aasfwe5ffrpxr5dz5f55ezpfa9p" timestamp="1603500655"&gt;62608&lt;/key&gt;&lt;/foreign-keys&gt;&lt;ref-type name="Journal Article"&gt;17&lt;/ref-type&gt;&lt;contributors&gt;&lt;authors&gt;&lt;author&gt;Buckner, F. S.&lt;/author&gt;&lt;author&gt;McCulloch, D. J.&lt;/author&gt;&lt;author&gt;Atluri, V.&lt;/author&gt;&lt;author&gt;Blain, M.&lt;/author&gt;&lt;author&gt;McGuffin, S. A.&lt;/author&gt;&lt;author&gt;Nalla, A. K.&lt;/author&gt;&lt;author&gt;Huang, M. L.&lt;/author&gt;&lt;author&gt;Greninger, A. L.&lt;/author&gt;&lt;author&gt;Jerome, K. R.&lt;/author&gt;&lt;author&gt;Cohen, S. A.&lt;/author&gt;&lt;author&gt;Neme, S.&lt;/author&gt;&lt;author&gt;Green, M. L.&lt;/author&gt;&lt;author&gt;Chu, H. Y.&lt;/author&gt;&lt;author&gt;Kim, H. N.&lt;/author&gt;&lt;/authors&gt;&lt;/contributors&gt;&lt;auth-address&gt;Department of Medicine, University of Washington, Seattle, WA.&amp;#xD;Department of Laboratory Medicine, University of Washington, Seattle, WA.&amp;#xD;Vaccine and Infectious Disease Division, Fred Hutchinson Cancer Research Center.&lt;/auth-address&gt;&lt;titles&gt;&lt;title&gt;Clinical Features and Outcomes of 105 Hospitalized patients with COVID-19 in Seattle, Washington&lt;/title&gt;&lt;secondary-title&gt;Clin Infect Dis&lt;/secondary-title&gt;&lt;/titles&gt;&lt;periodical&gt;&lt;full-title&gt;Clin Infect Dis&lt;/full-title&gt;&lt;/periodical&gt;&lt;edition&gt;2020/05/24&lt;/edition&gt;&lt;keywords&gt;&lt;keyword&gt;Covid-19&lt;/keyword&gt;&lt;keyword&gt;SARS-CoV-2&lt;/keyword&gt;&lt;keyword&gt;comorbidities&lt;/keyword&gt;&lt;keyword&gt;hospitalized&lt;/keyword&gt;&lt;keyword&gt;outcomes&lt;/keyword&gt;&lt;/keywords&gt;&lt;dates&gt;&lt;year&gt;2020&lt;/year&gt;&lt;pub-dates&gt;&lt;date&gt;May 22&lt;/date&gt;&lt;/pub-dates&gt;&lt;/dates&gt;&lt;isbn&gt;1537-6591 (Electronic)&amp;#xD;1058-4838 (Linking)&lt;/isbn&gt;&lt;accession-num&gt;32444880&lt;/accession-num&gt;&lt;urls&gt;&lt;related-urls&gt;&lt;url&gt;https://www.ncbi.nlm.nih.gov/pubmed/32444880&lt;/url&gt;&lt;/related-urls&gt;&lt;/urls&gt;&lt;custom2&gt;PMC7314181&lt;/custom2&gt;&lt;electronic-resource-num&gt;10.1093/cid/ciaa632&lt;/electronic-resource-num&gt;&lt;/record&gt;&lt;/Cite&gt;&lt;/EndNote&gt;</w:instrText>
            </w:r>
            <w:r w:rsidR="005673FF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)</w:t>
            </w:r>
            <w:r w:rsidR="005673FF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B2F90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5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078DA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2 (50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D14A68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27 (26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20475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0 (38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5E442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2 (59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695AB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5 (33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C91FE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1 (49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DAA8F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907B0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 xml:space="preserve">13/67c (19%) </w:t>
            </w:r>
          </w:p>
        </w:tc>
      </w:tr>
      <w:tr w:rsidR="008D6A57" w:rsidRPr="0044288D" w14:paraId="25249242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E365FB" w14:textId="41A3775E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Chen C</w:t>
            </w:r>
            <w:r w:rsidRPr="004428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Chen&lt;/Author&gt;&lt;Year&gt;2020&lt;/Year&gt;&lt;RecNum&gt;896&lt;/RecNum&gt;&lt;DisplayText&gt;(5)&lt;/DisplayText&gt;&lt;record&gt;&lt;rec-number&gt;896&lt;/rec-number&gt;&lt;foreign-keys&gt;&lt;key app="EN" db-id="pv0p925x9aa9wiefa5xptvzkap5a0v9fdfrv" timestamp="1587746235"&gt;896&lt;/key&gt;&lt;/foreign-keys&gt;&lt;ref-type name="Journal Article"&gt;17&lt;/ref-type&gt;&lt;contributors&gt;&lt;authors&gt;&lt;author&gt;Chen, C.&lt;/author&gt;&lt;author&gt;Chen, C.&lt;/author&gt;&lt;author&gt;Yan, J. T.&lt;/author&gt;&lt;author&gt;Zhou, N.&lt;/author&gt;&lt;author&gt;Zhao, J. P.&lt;/author&gt;&lt;author&gt;Wang, D. W.&lt;/author&gt;&lt;/authors&gt;&lt;/contributors&gt;&lt;auth-address&gt;Department of Cardiology, Tongji Hospital, Tongji Medical College, Huazhong University of Science and Technology, Wuhan 430030, China.&lt;/auth-address&gt;&lt;titles&gt;&lt;title&gt;[Analysis of myocardial injury in patients with COVID-19 and association between concomitant cardiovascular diseases and severity of COVID-19]&lt;/title&gt;&lt;secondary-title&gt;Zhonghua Xin Xue Guan Bing Za Zhi&lt;/secondary-title&gt;&lt;/titles&gt;&lt;periodical&gt;&lt;full-title&gt;Zhonghua Xin Xue Guan Bing Za Zhi&lt;/full-title&gt;&lt;/periodical&gt;&lt;pages&gt;E008&lt;/pages&gt;&lt;volume&gt;48&lt;/volume&gt;&lt;number&gt;0&lt;/number&gt;&lt;edition&gt;2020/03/07&lt;/edition&gt;&lt;keywords&gt;&lt;keyword&gt;Covid-19&lt;/keyword&gt;&lt;keyword&gt;Cardiovascular diseases&lt;/keyword&gt;&lt;keyword&gt;Critical care&lt;/keyword&gt;&lt;keyword&gt;Heart injuries&lt;/keyword&gt;&lt;/keywords&gt;&lt;dates&gt;&lt;year&gt;2020&lt;/year&gt;&lt;pub-dates&gt;&lt;date&gt;Mar 6&lt;/date&gt;&lt;/pub-dates&gt;&lt;/dates&gt;&lt;isbn&gt;0253-3758 (Print)&amp;#xD;0253-3758 (Linking)&lt;/isbn&gt;&lt;accession-num&gt;32141280&lt;/accession-num&gt;&lt;urls&gt;&lt;related-urls&gt;&lt;url&gt;https://www.ncbi.nlm.nih.gov/pubmed/32141280&lt;/url&gt;&lt;/related-urls&gt;&lt;/urls&gt;&lt;electronic-resource-num&gt;10.3760/cma.j.cn112148-20200225-00123&lt;/electronic-resource-num&gt;&lt;/record&gt;&lt;/Cite&gt;&lt;/EndNote&gt;</w:instrText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5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CC471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0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D12A2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6 (44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4C104A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1997B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6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DEF1A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9 (33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E830E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0 (13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AA284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4 (16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D8FCE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 (63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6ABEC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 (15%)</w:t>
            </w:r>
          </w:p>
        </w:tc>
      </w:tr>
      <w:tr w:rsidR="008D6A57" w:rsidRPr="0044288D" w14:paraId="590AA741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0BC4E6" w14:textId="2D2CE700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Chen F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5673FF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Chen&lt;/Author&gt;&lt;Year&gt;2020&lt;/Year&gt;&lt;RecNum&gt;62609&lt;/RecNum&gt;&lt;DisplayText&gt;(6)&lt;/DisplayText&gt;&lt;record&gt;&lt;rec-number&gt;62609&lt;/rec-number&gt;&lt;foreign-keys&gt;&lt;key app="EN" db-id="xd5arwd08aasfwe5ffrpxr5dz5f55ezpfa9p" timestamp="1603500716"&gt;62609&lt;/key&gt;&lt;/foreign-keys&gt;&lt;ref-type name="Journal Article"&gt;17&lt;/ref-type&gt;&lt;contributors&gt;&lt;authors&gt;&lt;author&gt;Chen, F.&lt;/author&gt;&lt;author&gt;Sun, W.&lt;/author&gt;&lt;author&gt;Sun, S.&lt;/author&gt;&lt;author&gt;Li, Z.&lt;/author&gt;&lt;author&gt;Wang, Z.&lt;/author&gt;&lt;author&gt;Yu, L.&lt;/author&gt;&lt;/authors&gt;&lt;/contributors&gt;&lt;auth-address&gt;Intensive Care Unit, Central Hospital of Wuhan, Tongji Medical College, Huazhong University of Science and Technology, Wuhan, China.&amp;#xD;Department of Breast and Thyroid Surgery, Renmin Hospital of Wuhan University, Wuhan, China.&lt;/auth-address&gt;&lt;titles&gt;&lt;title&gt;Clinical characteristics and risk factors for mortality among inpatients with COVID-19 in Wuhan, China&lt;/title&gt;&lt;secondary-title&gt;Clin Transl Med&lt;/secondary-title&gt;&lt;/titles&gt;&lt;periodical&gt;&lt;full-title&gt;Clin Transl Med&lt;/full-title&gt;&lt;/periodical&gt;&lt;edition&gt;2020/06/09&lt;/edition&gt;&lt;dates&gt;&lt;year&gt;2020&lt;/year&gt;&lt;pub-dates&gt;&lt;date&gt;Jun 4&lt;/date&gt;&lt;/pub-dates&gt;&lt;/dates&gt;&lt;isbn&gt;2001-1326 (Print)&amp;#xD;2001-1326 (Linking)&lt;/isbn&gt;&lt;accession-num&gt;32508024&lt;/accession-num&gt;&lt;urls&gt;&lt;related-urls&gt;&lt;url&gt;https://www.ncbi.nlm.nih.gov/pubmed/32508024&lt;/url&gt;&lt;/related-urls&gt;&lt;/urls&gt;&lt;custom2&gt;PMC7300688&lt;/custom2&gt;&lt;electronic-resource-num&gt;10.1002/ctm2.40&lt;/electronic-resource-num&gt;&lt;/record&gt;&lt;/Cite&gt;&lt;/EndNote&gt;</w:instrText>
            </w:r>
            <w:r w:rsidR="005673FF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6)</w:t>
            </w:r>
            <w:r w:rsidR="005673FF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8D53A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8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CE9B3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19 (4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2632C7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27 (4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76B80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0 (12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7E1C0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93 (43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057F8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4 (17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FA08C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4b (15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2E9C4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5 (72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2DD9D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5 (11%)</w:t>
            </w:r>
          </w:p>
        </w:tc>
      </w:tr>
      <w:tr w:rsidR="008D6A57" w:rsidRPr="0044288D" w14:paraId="50471FCE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BF5197" w14:textId="500A1516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Chen J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Chen&lt;/Author&gt;&lt;Year&gt;2020&lt;/Year&gt;&lt;RecNum&gt;62610&lt;/RecNum&gt;&lt;DisplayText&gt;(7)&lt;/DisplayText&gt;&lt;record&gt;&lt;rec-number&gt;62610&lt;/rec-number&gt;&lt;foreign-keys&gt;&lt;key app="EN" db-id="xd5arwd08aasfwe5ffrpxr5dz5f55ezpfa9p" timestamp="1603500730"&gt;62610&lt;/key&gt;&lt;/foreign-keys&gt;&lt;ref-type name="Journal Article"&gt;17&lt;/ref-type&gt;&lt;contributors&gt;&lt;authors&gt;&lt;author&gt;Chen, J.&lt;/author&gt;&lt;author&gt;Bai, H.&lt;/author&gt;&lt;author&gt;Liu, J.&lt;/author&gt;&lt;author&gt;Chen, G.&lt;/author&gt;&lt;author&gt;Liao, Q.&lt;/author&gt;&lt;author&gt;Yang, J.&lt;/author&gt;&lt;author&gt;Wu, P.&lt;/author&gt;&lt;author&gt;Wei, J.&lt;/author&gt;&lt;author&gt;Ma, D.&lt;/author&gt;&lt;author&gt;Chen, G.&lt;/author&gt;&lt;author&gt;Ai, J.&lt;/author&gt;&lt;author&gt;Li, K.&lt;/author&gt;&lt;/authors&gt;&lt;/contributors&gt;&lt;auth-address&gt;Department of Obstetrics and Gynecology, Tongji Hospital, Tongji Medical College, Huazhong University of Science and Technology.&amp;#xD;Reproductive Medical Center, Tongji Hospital, Tongji Medical College, Huazhong University of Science and Technology.&lt;/auth-address&gt;&lt;titles&gt;&lt;title&gt;Distinct clinical characteristics and risk factors for mortality in female COVID-19 inpatients: a sex-stratified large-scale cohort study in Wuhan, China&lt;/title&gt;&lt;secondary-title&gt;Clin Infect Dis&lt;/secondary-title&gt;&lt;/titles&gt;&lt;periodical&gt;&lt;full-title&gt;Clin Infect Dis&lt;/full-title&gt;&lt;/periodical&gt;&lt;edition&gt;2020/07/08&lt;/edition&gt;&lt;keywords&gt;&lt;keyword&gt;Covid-19&lt;/keyword&gt;&lt;keyword&gt;Novel coronavirus&lt;/keyword&gt;&lt;keyword&gt;Risk factors&lt;/keyword&gt;&lt;keyword&gt;SARS-CoV-2&lt;/keyword&gt;&lt;keyword&gt;Sex&lt;/keyword&gt;&lt;/keywords&gt;&lt;dates&gt;&lt;year&gt;2020&lt;/year&gt;&lt;pub-dates&gt;&lt;date&gt;Jul 8&lt;/date&gt;&lt;/pub-dates&gt;&lt;/dates&gt;&lt;isbn&gt;1537-6591 (Electronic)&amp;#xD;1058-4838 (Linking)&lt;/isbn&gt;&lt;accession-num&gt;32634830&lt;/accession-num&gt;&lt;urls&gt;&lt;related-urls&gt;&lt;url&gt;https://www.ncbi.nlm.nih.gov/pubmed/32634830&lt;/url&gt;&lt;/related-urls&gt;&lt;/urls&gt;&lt;custom2&gt;PMC7454470&lt;/custom2&gt;&lt;electronic-resource-num&gt;10.1093/cid/ciaa920&lt;/electronic-resource-num&gt;&lt;/record&gt;&lt;/Cite&gt;&lt;/EndNote&gt;</w:instrText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7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A9D3B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309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2AEBD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667 (50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A770D3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57 (2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A02BF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72 (11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C2757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88 (30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2264C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64 (14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80DF6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36 (31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06C28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620AD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38 (31%)</w:t>
            </w:r>
          </w:p>
        </w:tc>
      </w:tr>
      <w:tr w:rsidR="008D6A57" w:rsidRPr="0044288D" w14:paraId="022FCF69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9BF275" w14:textId="75550545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Chen Q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VuPC9BdXRob3I+PFllYXI+MjAyMDwvWWVhcj48UmVj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VuPC9BdXRob3I+PFllYXI+MjAyMDwvWWVhcj48UmVj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8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B15D6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5A002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 (33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C4C50A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C7E78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 (11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0ADAA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6 (30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73D93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5 (46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60FFE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 (28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4704F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9701D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3 (43%)</w:t>
            </w:r>
          </w:p>
        </w:tc>
      </w:tr>
      <w:tr w:rsidR="008D6A57" w:rsidRPr="0044288D" w14:paraId="19069CCF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34AB4F" w14:textId="0776DF29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Chen T</w:t>
            </w:r>
            <w:r w:rsidRPr="004428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VuPC9BdXRob3I+PFllYXI+MjAyMDwvWWVhcj48UmVj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DaGVuPC9BdXRob3I+PFllYXI+MjAyMDwvWWVhcj48UmVj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Pr="0044288D">
              <w:rPr>
                <w:color w:val="000000"/>
                <w:sz w:val="20"/>
                <w:szCs w:val="20"/>
              </w:rPr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9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9CF07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7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C0B11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3 (38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575064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4 (1%)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B408A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3 (8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BC15E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3 (3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A0293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7 (17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59D9C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3b (41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03927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2/94c (77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1782E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9/203c (44%)</w:t>
            </w:r>
          </w:p>
        </w:tc>
      </w:tr>
      <w:tr w:rsidR="008D6A57" w:rsidRPr="0044288D" w14:paraId="179A2D67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BA7B74" w14:textId="69C35AD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Deng Q</w:t>
            </w:r>
            <w:r w:rsidRPr="004428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Deng&lt;/Author&gt;&lt;Year&gt;2020&lt;/Year&gt;&lt;RecNum&gt;921&lt;/RecNum&gt;&lt;DisplayText&gt;(10)&lt;/DisplayText&gt;&lt;record&gt;&lt;rec-number&gt;921&lt;/rec-number&gt;&lt;foreign-keys&gt;&lt;key app="EN" db-id="pv0p925x9aa9wiefa5xptvzkap5a0v9fdfrv" timestamp="1589232031"&gt;921&lt;/key&gt;&lt;/foreign-keys&gt;&lt;ref-type name="Journal Article"&gt;17&lt;/ref-type&gt;&lt;contributors&gt;&lt;authors&gt;&lt;author&gt;Deng, Q.&lt;/author&gt;&lt;author&gt;Hu, B.&lt;/author&gt;&lt;author&gt;Zhang, Y.&lt;/author&gt;&lt;author&gt;Wang, H.&lt;/author&gt;&lt;author&gt;Zhou, X.&lt;/author&gt;&lt;author&gt;Hu, W.&lt;/author&gt;&lt;author&gt;Cheng, Y.&lt;/author&gt;&lt;author&gt;Yan, J.&lt;/author&gt;&lt;author&gt;Ping, H.&lt;/author&gt;&lt;author&gt;Zhou, Q.&lt;/author&gt;&lt;/authors&gt;&lt;/contributors&gt;&lt;auth-address&gt;Echo Lab, Department of Ultrasound Imaging, Renmin Hospital of Wuhan University, Wuhan 430060, China.&amp;#xD;Department of Cardiology, Renmin Hospital of Wuhan University, Wuhan 430060, China.&amp;#xD;Echo Lab, Department of Ultrasound Imaging, Renmin Hospital of Wuhan University, Wuhan 430060, China. Electronic address: qingzhou.wh.edu@hotmail.com.&lt;/auth-address&gt;&lt;titles&gt;&lt;title&gt;Suspected myocardial injury in patients with COVID-19: Evidence from front-line clinical observation in Wuhan, China&lt;/title&gt;&lt;secondary-title&gt;Int J Cardiol&lt;/secondary-title&gt;&lt;/titles&gt;&lt;periodical&gt;&lt;full-title&gt;Int J Cardiol&lt;/full-title&gt;&lt;/periodical&gt;&lt;edition&gt;2020/04/16&lt;/edition&gt;&lt;keywords&gt;&lt;keyword&gt;Covid-19&lt;/keyword&gt;&lt;keyword&gt;Cardiac marker&lt;/keyword&gt;&lt;keyword&gt;Myocardial injury&lt;/keyword&gt;&lt;keyword&gt;Myocarditis&lt;/keyword&gt;&lt;keyword&gt;Novel coronavirus&lt;/keyword&gt;&lt;keyword&gt;be construed as a conflict of interest.&lt;/keyword&gt;&lt;/keywords&gt;&lt;dates&gt;&lt;year&gt;2020&lt;/year&gt;&lt;pub-dates&gt;&lt;date&gt;Apr 8&lt;/date&gt;&lt;/pub-dates&gt;&lt;/dates&gt;&lt;isbn&gt;1874-1754 (Electronic)&amp;#xD;0167-5273 (Linking)&lt;/isbn&gt;&lt;accession-num&gt;32291207&lt;/accession-num&gt;&lt;urls&gt;&lt;related-urls&gt;&lt;url&gt;https://www.ncbi.nlm.nih.gov/pubmed/32291207&lt;/url&gt;&lt;/related-urls&gt;&lt;/urls&gt;&lt;custom2&gt;PMC7141178&lt;/custom2&gt;&lt;electronic-resource-num&gt;10.1016/j.ijcard.2020.03.087&lt;/electronic-resource-num&gt;&lt;/record&gt;&lt;/Cite&gt;&lt;/EndNote&gt;</w:instrText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0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1EEB3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32107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5 (49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AE989E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21DB1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 (13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DFA8B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6 (32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589C3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 (17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6EEAF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1 (28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38C38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6 (84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B2A61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2 (38%)</w:t>
            </w:r>
          </w:p>
        </w:tc>
      </w:tr>
      <w:tr w:rsidR="008D6A57" w:rsidRPr="0044288D" w14:paraId="22B179E8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CC7D9F" w14:textId="291A61E8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lastRenderedPageBreak/>
              <w:t>Deng Y</w:t>
            </w:r>
            <w:r w:rsidRPr="004428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Deng&lt;/Author&gt;&lt;Year&gt;2020&lt;/Year&gt;&lt;RecNum&gt;892&lt;/RecNum&gt;&lt;DisplayText&gt;(11)&lt;/DisplayText&gt;&lt;record&gt;&lt;rec-number&gt;892&lt;/rec-number&gt;&lt;foreign-keys&gt;&lt;key app="EN" db-id="pv0p925x9aa9wiefa5xptvzkap5a0v9fdfrv" timestamp="1587743815"&gt;892&lt;/key&gt;&lt;/foreign-keys&gt;&lt;ref-type name="Journal Article"&gt;17&lt;/ref-type&gt;&lt;contributors&gt;&lt;authors&gt;&lt;author&gt;Deng, Y.&lt;/author&gt;&lt;author&gt;Liu, W.&lt;/author&gt;&lt;author&gt;Liu, K.&lt;/author&gt;&lt;author&gt;Fang, Y. Y.&lt;/author&gt;&lt;author&gt;Shang, J.&lt;/author&gt;&lt;author&gt;Zhou, L.&lt;/author&gt;&lt;author&gt;Wang, K.&lt;/author&gt;&lt;author&gt;Leng, F.&lt;/author&gt;&lt;author&gt;Wei, S.&lt;/author&gt;&lt;author&gt;Chen, L.&lt;/author&gt;&lt;author&gt;Liu, H. G.&lt;/author&gt;&lt;/authors&gt;&lt;/contributors&gt;&lt;auth-address&gt;Department of Respiratory and Critical Care Medicine, Tongji Hospital, Tongji Medical College, Huazhong University of Science and Technology, Wuhan, Hubei 430030, China.&amp;#xD;Department of Respiratory and Critical Care Medicine, Central Hospital of Wuhan, Tongji Medical College, Huazhong University of Science and Technology, Wuhan, Hubei 430030, China.&lt;/auth-address&gt;&lt;titles&gt;&lt;title&gt;Clinical characteristics of fatal and recovered cases of coronavirus disease 2019 (COVID-19) in Wuhan, China: a retrospective study&lt;/title&gt;&lt;secondary-title&gt;Chin Med J (Engl)&lt;/secondary-title&gt;&lt;/titles&gt;&lt;periodical&gt;&lt;full-title&gt;Chin Med J (Engl)&lt;/full-title&gt;&lt;/periodical&gt;&lt;edition&gt;2020/03/27&lt;/edition&gt;&lt;dates&gt;&lt;year&gt;2020&lt;/year&gt;&lt;pub-dates&gt;&lt;date&gt;Mar 20&lt;/date&gt;&lt;/pub-dates&gt;&lt;/dates&gt;&lt;isbn&gt;2542-5641 (Electronic)&amp;#xD;0366-6999 (Linking)&lt;/isbn&gt;&lt;accession-num&gt;32209890&lt;/accession-num&gt;&lt;urls&gt;&lt;related-urls&gt;&lt;url&gt;https://www.ncbi.nlm.nih.gov/pubmed/32209890&lt;/url&gt;&lt;/related-urls&gt;&lt;/urls&gt;&lt;electronic-resource-num&gt;10.1097/CM9.0000000000000824&lt;/electronic-resource-num&gt;&lt;/record&gt;&lt;/Cite&gt;&lt;/EndNote&gt;</w:instrText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1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FBEEE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5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08682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1 (45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90C3BD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B1F12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 (8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7CD6D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8 (26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4B752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6 (12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DA8B6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9b (49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238CC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5 (60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DD2A6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6 (29%)</w:t>
            </w:r>
          </w:p>
        </w:tc>
      </w:tr>
      <w:tr w:rsidR="008D6A57" w:rsidRPr="0044288D" w14:paraId="1521AD64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9E78C0" w14:textId="1606443F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Ferguson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XJndXNvbjwvQXV0aG9yPjxZZWFyPjIwMjA8L1llYXI+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XJndXNvbjwvQXV0aG9yPjxZZWFyPjIwMjA8L1llYXI+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2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8B0B7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4359B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 (4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D50BD5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9 (13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33C21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3 (60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AAEDA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6 (36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6B5FE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0 (28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4B0B0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1 (29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F27A1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/14c (7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426B7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/45c (4%)</w:t>
            </w:r>
          </w:p>
        </w:tc>
      </w:tr>
      <w:tr w:rsidR="008D6A57" w:rsidRPr="0044288D" w14:paraId="6B7783B8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05A427" w14:textId="09ED5F01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Ferrante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XJyYW50ZTwvQXV0aG9yPjxZZWFyPjIwMjA8L1llYXI+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GZXJyYW50ZTwvQXV0aG9yPjxZZWFyPjIwMjA8L1llYXI+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3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77494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3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4406B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5 (29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C231A2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F6F28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9 (1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C4489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9 (5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20BCD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1 (21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F8651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2 (22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4BAC3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8 (53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1B0AB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23 (37%)</w:t>
            </w:r>
          </w:p>
        </w:tc>
      </w:tr>
      <w:tr w:rsidR="008D6A57" w:rsidRPr="0044288D" w14:paraId="06659089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05173D" w14:textId="367C5EBD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Franks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Franks&lt;/Author&gt;&lt;Year&gt;2020&lt;/Year&gt;&lt;RecNum&gt;62614&lt;/RecNum&gt;&lt;DisplayText&gt;(14)&lt;/DisplayText&gt;&lt;record&gt;&lt;rec-number&gt;62614&lt;/rec-number&gt;&lt;foreign-keys&gt;&lt;key app="EN" db-id="xd5arwd08aasfwe5ffrpxr5dz5f55ezpfa9p" timestamp="1603500855"&gt;62614&lt;/key&gt;&lt;/foreign-keys&gt;&lt;ref-type name="Journal Article"&gt;17&lt;/ref-type&gt;&lt;contributors&gt;&lt;authors&gt;&lt;author&gt;Franks, C. E.&lt;/author&gt;&lt;author&gt;Scott, M. G.&lt;/author&gt;&lt;author&gt;Farnsworth, C. W.&lt;/author&gt;&lt;/authors&gt;&lt;/contributors&gt;&lt;auth-address&gt;Division of Laboratory and Genomic Medicine, Department of Pathology and Immunology, Washington University School of Medicine, St. Louis, MO.&lt;/auth-address&gt;&lt;titles&gt;&lt;title&gt;Elevated Cardiac Troponin I Is Associated with Poor Outcomes in COVID-19 Patients at an Academic Medical Center in Midwestern USA&lt;/title&gt;&lt;secondary-title&gt;J Appl Lab Med&lt;/secondary-title&gt;&lt;/titles&gt;&lt;periodical&gt;&lt;full-title&gt;J Appl Lab Med&lt;/full-title&gt;&lt;/periodical&gt;&lt;pages&gt;1137-1139&lt;/pages&gt;&lt;volume&gt;5&lt;/volume&gt;&lt;number&gt;5&lt;/number&gt;&lt;edition&gt;2020/06/03&lt;/edition&gt;&lt;keywords&gt;&lt;keyword&gt;Academic Medical Centers&lt;/keyword&gt;&lt;keyword&gt;Adult&lt;/keyword&gt;&lt;keyword&gt;Betacoronavirus&lt;/keyword&gt;&lt;keyword&gt;China&lt;/keyword&gt;&lt;keyword&gt;*Coronavirus Infections&lt;/keyword&gt;&lt;keyword&gt;Humans&lt;/keyword&gt;&lt;keyword&gt;*Inpatients&lt;/keyword&gt;&lt;keyword&gt;*Pandemics&lt;/keyword&gt;&lt;keyword&gt;*Pneumonia, Viral&lt;/keyword&gt;&lt;keyword&gt;Retrospective Studies&lt;/keyword&gt;&lt;keyword&gt;Risk Factors&lt;/keyword&gt;&lt;keyword&gt;*Troponin I&lt;/keyword&gt;&lt;/keywords&gt;&lt;dates&gt;&lt;year&gt;2020&lt;/year&gt;&lt;pub-dates&gt;&lt;date&gt;Sep 1&lt;/date&gt;&lt;/pub-dates&gt;&lt;/dates&gt;&lt;isbn&gt;2576-9456 (Print)&amp;#xD;2475-7241 (Linking)&lt;/isbn&gt;&lt;accession-num&gt;32484893&lt;/accession-num&gt;&lt;urls&gt;&lt;related-urls&gt;&lt;url&gt;https://www.ncbi.nlm.nih.gov/pubmed/32484893&lt;/url&gt;&lt;/related-urls&gt;&lt;/urls&gt;&lt;custom2&gt;PMC7314049&lt;/custom2&gt;&lt;electronic-resource-num&gt;10.1093/jalm/jfaa092&lt;/electronic-resource-num&gt;&lt;/record&gt;&lt;/Cite&gt;&lt;/EndNote&gt;</w:instrText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4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59607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D799B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9 (43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31CAF1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434CE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E9189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617CB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FAA8A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24507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303B7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0/143c (56%)</w:t>
            </w:r>
          </w:p>
        </w:tc>
      </w:tr>
      <w:tr w:rsidR="008D6A57" w:rsidRPr="0044288D" w14:paraId="46C0C918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667E83" w14:textId="5596A8B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Guo</w:t>
            </w:r>
            <w:r w:rsidRPr="004428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Guo&lt;/Author&gt;&lt;Year&gt;2020&lt;/Year&gt;&lt;RecNum&gt;893&lt;/RecNum&gt;&lt;DisplayText&gt;(15)&lt;/DisplayText&gt;&lt;record&gt;&lt;rec-number&gt;893&lt;/rec-number&gt;&lt;foreign-keys&gt;&lt;key app="EN" db-id="pv0p925x9aa9wiefa5xptvzkap5a0v9fdfrv" timestamp="1587743949"&gt;893&lt;/key&gt;&lt;/foreign-keys&gt;&lt;ref-type name="Journal Article"&gt;17&lt;/ref-type&gt;&lt;contributors&gt;&lt;authors&gt;&lt;author&gt;Guo, T.&lt;/author&gt;&lt;author&gt;Fan, Y.&lt;/author&gt;&lt;author&gt;Chen, M.&lt;/author&gt;&lt;author&gt;Wu, X.&lt;/author&gt;&lt;author&gt;Zhang, L.&lt;/author&gt;&lt;author&gt;He, T.&lt;/author&gt;&lt;author&gt;Wang, H.&lt;/author&gt;&lt;author&gt;Wan, J.&lt;/author&gt;&lt;author&gt;Wang, X.&lt;/author&gt;&lt;author&gt;Lu, Z.&lt;/author&gt;&lt;/authors&gt;&lt;/contributors&gt;&lt;auth-address&gt;Department of Cardiology, Zhongnan Hospital of Wuhan University, Wuhan, China.&amp;#xD;Department of Urology, Zhongnan Hospital of Wuhan University, Wuhan, China.&lt;/auth-address&gt;&lt;titles&gt;&lt;title&gt;Cardiovascular Implications of Fatal Outcomes of Patients With Coronavirus Disease 2019 (COVID-19)&lt;/title&gt;&lt;secondary-title&gt;JAMA Cardiol&lt;/secondary-title&gt;&lt;/titles&gt;&lt;periodical&gt;&lt;full-title&gt;JAMA Cardiol&lt;/full-title&gt;&lt;/periodical&gt;&lt;edition&gt;2020/03/29&lt;/edition&gt;&lt;dates&gt;&lt;year&gt;2020&lt;/year&gt;&lt;pub-dates&gt;&lt;date&gt;Mar 27&lt;/date&gt;&lt;/pub-dates&gt;&lt;/dates&gt;&lt;isbn&gt;2380-6591 (Electronic)&lt;/isbn&gt;&lt;accession-num&gt;32219356&lt;/accession-num&gt;&lt;urls&gt;&lt;related-urls&gt;&lt;url&gt;https://www.ncbi.nlm.nih.gov/pubmed/32219356&lt;/url&gt;&lt;/related-urls&gt;&lt;/urls&gt;&lt;custom2&gt;PMC7101506&lt;/custom2&gt;&lt;electronic-resource-num&gt;10.1001/jamacardio.2020.1017&lt;/electronic-resource-num&gt;&lt;/record&gt;&lt;/Cite&gt;&lt;/EndNote&gt;</w:instrText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5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10178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7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6412E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6 (5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36F4D4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6 (3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5B1D9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4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8BFD8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1 (33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893D2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8 (15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FC657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5 (24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CDBE6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1 (69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0E618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2 (28%)</w:t>
            </w:r>
          </w:p>
        </w:tc>
      </w:tr>
      <w:tr w:rsidR="008D6A57" w:rsidRPr="0044288D" w14:paraId="1A654EA9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EF6F03" w14:textId="6633E910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Han</w:t>
            </w:r>
            <w:r w:rsidRPr="004428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Han&lt;/Author&gt;&lt;Year&gt;2020&lt;/Year&gt;&lt;RecNum&gt;922&lt;/RecNum&gt;&lt;DisplayText&gt;(16)&lt;/DisplayText&gt;&lt;record&gt;&lt;rec-number&gt;922&lt;/rec-number&gt;&lt;foreign-keys&gt;&lt;key app="EN" db-id="pv0p925x9aa9wiefa5xptvzkap5a0v9fdfrv" timestamp="1589232073"&gt;922&lt;/key&gt;&lt;/foreign-keys&gt;&lt;ref-type name="Journal Article"&gt;17&lt;/ref-type&gt;&lt;contributors&gt;&lt;authors&gt;&lt;author&gt;Han, H.&lt;/author&gt;&lt;author&gt;Xie, L.&lt;/author&gt;&lt;author&gt;Liu, R.&lt;/author&gt;&lt;author&gt;Yang, J.&lt;/author&gt;&lt;author&gt;Liu, F.&lt;/author&gt;&lt;author&gt;Wu, K.&lt;/author&gt;&lt;author&gt;Chen, L.&lt;/author&gt;&lt;author&gt;Hou, W.&lt;/author&gt;&lt;author&gt;Feng, Y.&lt;/author&gt;&lt;author&gt;Zhu, C.&lt;/author&gt;&lt;/authors&gt;&lt;/contributors&gt;&lt;auth-address&gt;Department of Clinical Laboratory, Renmin Hospital of Wuhan University, Wuhan, Hubei, China.&amp;#xD;Department of Medical Microbiology, State Key Laboratory of Virology, School of Basic Medical Sciences, Wuhan, Hubei, China.&amp;#xD;Department of Virology, State Key Laboratory of Virology, College of Life Sciences, Wuhan, Hubei, China.&amp;#xD;Wuhan Institute of Biotechnology, Wuhan, Hubei, China.&lt;/auth-address&gt;&lt;titles&gt;&lt;title&gt;Analysis of heart injury laboratory parameters in 273 COVID-19 patients in one hospital in Wuhan, China&lt;/title&gt;&lt;secondary-title&gt;J Med Virol&lt;/secondary-title&gt;&lt;/titles&gt;&lt;periodical&gt;&lt;full-title&gt;J Med Virol&lt;/full-title&gt;&lt;/periodical&gt;&lt;edition&gt;2020/04/02&lt;/edition&gt;&lt;keywords&gt;&lt;keyword&gt;Covid-19&lt;/keyword&gt;&lt;keyword&gt;disease severity&lt;/keyword&gt;&lt;keyword&gt;heart injury&lt;/keyword&gt;&lt;keyword&gt;laboratory indicators&lt;/keyword&gt;&lt;/keywords&gt;&lt;dates&gt;&lt;year&gt;2020&lt;/year&gt;&lt;pub-dates&gt;&lt;date&gt;Mar 31&lt;/date&gt;&lt;/pub-dates&gt;&lt;/dates&gt;&lt;isbn&gt;1096-9071 (Electronic)&amp;#xD;0146-6615 (Linking)&lt;/isbn&gt;&lt;accession-num&gt;32232979&lt;/accession-num&gt;&lt;urls&gt;&lt;related-urls&gt;&lt;url&gt;https://www.ncbi.nlm.nih.gov/pubmed/32232979&lt;/url&gt;&lt;/related-urls&gt;&lt;/urls&gt;&lt;electronic-resource-num&gt;10.1002/jmv.25809&lt;/electronic-resource-num&gt;&lt;/record&gt;&lt;/Cite&gt;&lt;/EndNote&gt;</w:instrText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6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82C95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73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73D79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6 (64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239247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AF8B6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82DD0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67539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FF1BE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 (5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E486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 (20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8C8F6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7 (10%)</w:t>
            </w:r>
          </w:p>
        </w:tc>
      </w:tr>
      <w:tr w:rsidR="008D6A57" w:rsidRPr="0044288D" w14:paraId="6A18D9C9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877BBE" w14:textId="377C5FFB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proofErr w:type="spellStart"/>
            <w:r w:rsidRPr="0044288D">
              <w:rPr>
                <w:color w:val="000000"/>
                <w:sz w:val="20"/>
                <w:szCs w:val="20"/>
              </w:rPr>
              <w:t>Harmouch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Harmouch&lt;/Author&gt;&lt;Year&gt;2020&lt;/Year&gt;&lt;RecNum&gt;62615&lt;/RecNum&gt;&lt;DisplayText&gt;(17)&lt;/DisplayText&gt;&lt;record&gt;&lt;rec-number&gt;62615&lt;/rec-number&gt;&lt;foreign-keys&gt;&lt;key app="EN" db-id="xd5arwd08aasfwe5ffrpxr5dz5f55ezpfa9p" timestamp="1603500897"&gt;62615&lt;/key&gt;&lt;/foreign-keys&gt;&lt;ref-type name="Journal Article"&gt;17&lt;/ref-type&gt;&lt;contributors&gt;&lt;authors&gt;&lt;author&gt;Harmouch, F.&lt;/author&gt;&lt;author&gt;Shah, K.&lt;/author&gt;&lt;author&gt;Hippen, J. T.&lt;/author&gt;&lt;author&gt;Kumar, A.&lt;/author&gt;&lt;author&gt;Goel, H.&lt;/author&gt;&lt;/authors&gt;&lt;/contributors&gt;&lt;auth-address&gt;Department of Internal Medicine, St Luke&amp;apos;s University Hospital, Bethlehem, Pennsylvania.&amp;#xD;Lewis Katz School of Medicine, Temple University, Philadelphia, Pennsylvania.&amp;#xD;Department of Medicine, Wellspan York Hospital, York, Pennsylvania.&lt;/auth-address&gt;&lt;titles&gt;&lt;title&gt;Is it all in the heart? Myocardial injury as major predictor of mortality among hospitalized COVID-19 patients&lt;/title&gt;&lt;secondary-title&gt;J Med Virol&lt;/secondary-title&gt;&lt;/titles&gt;&lt;periodical&gt;&lt;full-title&gt;J Med Virol&lt;/full-title&gt;&lt;/periodical&gt;&lt;edition&gt;2020/07/28&lt;/edition&gt;&lt;keywords&gt;&lt;keyword&gt;cellular effect&lt;/keyword&gt;&lt;keyword&gt;coronavirus&lt;/keyword&gt;&lt;keyword&gt;epidemiology&lt;/keyword&gt;&lt;keyword&gt;pandemics&lt;/keyword&gt;&lt;keyword&gt;physiology&lt;/keyword&gt;&lt;keyword&gt;virus classification&lt;/keyword&gt;&lt;/keywords&gt;&lt;dates&gt;&lt;year&gt;2020&lt;/year&gt;&lt;pub-dates&gt;&lt;date&gt;Jul 25&lt;/date&gt;&lt;/pub-dates&gt;&lt;/dates&gt;&lt;isbn&gt;1096-9071 (Electronic)&amp;#xD;0146-6615 (Linking)&lt;/isbn&gt;&lt;accession-num&gt;32710646&lt;/accession-num&gt;&lt;urls&gt;&lt;related-urls&gt;&lt;url&gt;https://www.ncbi.nlm.nih.gov/pubmed/32710646&lt;/url&gt;&lt;/related-urls&gt;&lt;/urls&gt;&lt;electronic-resource-num&gt;10.1002/jmv.26347&lt;/electronic-resource-num&gt;&lt;/record&gt;&lt;/Cite&gt;&lt;/EndNote&gt;</w:instrText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7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A2F36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63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6085E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44 (43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FE5780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110 (20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6F75C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0660E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83 (50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C089A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8 (35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6DE90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3 (31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91296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2/152c (34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ED350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7/482c (20%)</w:t>
            </w:r>
          </w:p>
        </w:tc>
      </w:tr>
      <w:tr w:rsidR="008D6A57" w:rsidRPr="0044288D" w14:paraId="16FB36F4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67D859" w14:textId="60C6CD45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lastRenderedPageBreak/>
              <w:t>He</w:t>
            </w:r>
            <w:r w:rsidRPr="004428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He&lt;/Author&gt;&lt;Year&gt;2020&lt;/Year&gt;&lt;RecNum&gt;897&lt;/RecNum&gt;&lt;DisplayText&gt;(18)&lt;/DisplayText&gt;&lt;record&gt;&lt;rec-number&gt;897&lt;/rec-number&gt;&lt;foreign-keys&gt;&lt;key app="EN" db-id="pv0p925x9aa9wiefa5xptvzkap5a0v9fdfrv" timestamp="1587746356"&gt;897&lt;/key&gt;&lt;/foreign-keys&gt;&lt;ref-type name="Journal Article"&gt;17&lt;/ref-type&gt;&lt;contributors&gt;&lt;authors&gt;&lt;author&gt;He, X. W.&lt;/author&gt;&lt;author&gt;Lai, J. S.&lt;/author&gt;&lt;author&gt;Cheng, J.&lt;/author&gt;&lt;author&gt;Wang, M. W.&lt;/author&gt;&lt;author&gt;Liu, Y. J.&lt;/author&gt;&lt;author&gt;Xiao, Z. C.&lt;/author&gt;&lt;author&gt;Xu, C.&lt;/author&gt;&lt;author&gt;Li, S. S.&lt;/author&gt;&lt;author&gt;Zeng, H. S.&lt;/author&gt;&lt;/authors&gt;&lt;/contributors&gt;&lt;auth-address&gt;Department of Cardiology, Tongji Hospital Affiliated to Tongji Medical College, Huazhong University of Science and Technology, Wuhan 430030, China.&amp;#xD;Department of Emergency, Tongji Hospital Affiliated to Tongji Medical College, Huazhong University of Science and Technology, Wuhan 430030, China.&lt;/auth-address&gt;&lt;titles&gt;&lt;title&gt;[Impact of complicated myocardial injury on the clinical outcome of severe or critically ill COVID-19 patients]&lt;/title&gt;&lt;secondary-title&gt;Zhonghua Xin Xue Guan Bing Za Zhi&lt;/secondary-title&gt;&lt;/titles&gt;&lt;periodical&gt;&lt;full-title&gt;Zhonghua Xin Xue Guan Bing Za Zhi&lt;/full-title&gt;&lt;/periodical&gt;&lt;pages&gt;E011&lt;/pages&gt;&lt;volume&gt;48&lt;/volume&gt;&lt;number&gt;0&lt;/number&gt;&lt;edition&gt;2020/03/17&lt;/edition&gt;&lt;keywords&gt;&lt;keyword&gt;Covid-19&lt;/keyword&gt;&lt;keyword&gt;Myocardial injury&lt;/keyword&gt;&lt;keyword&gt;Troponin&lt;/keyword&gt;&lt;/keywords&gt;&lt;dates&gt;&lt;year&gt;2020&lt;/year&gt;&lt;pub-dates&gt;&lt;date&gt;Mar 15&lt;/date&gt;&lt;/pub-dates&gt;&lt;/dates&gt;&lt;isbn&gt;0253-3758 (Print)&amp;#xD;0253-3758 (Linking)&lt;/isbn&gt;&lt;accession-num&gt;32171190&lt;/accession-num&gt;&lt;urls&gt;&lt;related-urls&gt;&lt;url&gt;https://www.ncbi.nlm.nih.gov/pubmed/32171190&lt;/url&gt;&lt;/related-urls&gt;&lt;/urls&gt;&lt;electronic-resource-num&gt;10.3760/cma.j.cn112148-20200228-00137&lt;/electronic-resource-num&gt;&lt;/record&gt;&lt;/Cite&gt;&lt;/EndNote&gt;</w:instrText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8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E3B07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F6834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20 (3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17FD48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5CAAF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1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17C79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4 (4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5070A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 (24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FE821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6b (48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D2B5B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 (69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92921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4 (44%)</w:t>
            </w:r>
          </w:p>
        </w:tc>
      </w:tr>
      <w:tr w:rsidR="008D6A57" w:rsidRPr="0044288D" w14:paraId="59AB2946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77E3C4" w14:textId="1A591610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Hong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b25nPC9BdXRob3I+PFllYXI+MjAyMDwvWWVhcj48UmVj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b25nPC9BdXRob3I+PFllYXI+MjAyMDwvWWVhcj48UmVj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19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69A7B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8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54560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0 (6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74FAA6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C07D5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 (11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9412B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0 (31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9F009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9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E5D82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 (13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A308D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69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971FC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 (11%)</w:t>
            </w:r>
          </w:p>
        </w:tc>
      </w:tr>
      <w:tr w:rsidR="008D6A57" w:rsidRPr="0044288D" w14:paraId="6E77806A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5B58BF" w14:textId="2C1C94DE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Huang C</w:t>
            </w:r>
            <w:r w:rsidRPr="004428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dWFuZzwvQXV0aG9yPjxZZWFyPjIwMjA8L1llYXI+PFJl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dWFuZzwvQXV0aG9yPjxZZWFyPjIwMjA8L1llYXI+PFJl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Pr="0044288D">
              <w:rPr>
                <w:color w:val="000000"/>
                <w:sz w:val="20"/>
                <w:szCs w:val="20"/>
              </w:rPr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0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68439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F5FE8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 (2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315DFF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EFF64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 (1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C6BD5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 (15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5A35A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20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CA18D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 (32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27FEF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 (31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6E3F1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 (12%)</w:t>
            </w:r>
          </w:p>
        </w:tc>
      </w:tr>
      <w:tr w:rsidR="008D6A57" w:rsidRPr="0044288D" w14:paraId="334E0E3F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8656A5" w14:textId="6E711E03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Huang Y</w:t>
            </w:r>
            <w:r w:rsidRPr="004428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dWFuZzwvQXV0aG9yPjxZZWFyPjIwMjA8L1llYXI+PFJl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IdWFuZzwvQXV0aG9yPjxZZWFyPjIwMjA8L1llYXI+PFJl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Pr="0044288D">
              <w:rPr>
                <w:color w:val="000000"/>
                <w:sz w:val="20"/>
                <w:szCs w:val="20"/>
              </w:rPr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1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B6E6C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BF933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 xml:space="preserve">20 (59%) 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7E9C29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39B72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 (18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34EA8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2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15105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 (12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2072E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24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E5FD6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38778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/15c (7%)</w:t>
            </w:r>
          </w:p>
        </w:tc>
      </w:tr>
      <w:tr w:rsidR="008D6A57" w:rsidRPr="0044288D" w14:paraId="367F48E7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855410" w14:textId="312EC71D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Lala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YWxhPC9BdXRob3I+PFllYXI+MjAyMDwvWWVhcj48UmVj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YWxhPC9BdXRob3I+PFllYXI+MjAyMDwvWWVhcj48UmVj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2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F6C71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736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40E96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06 (40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467CF6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273 (10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34EF3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53 (17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C8EE2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65 (39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65800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19 (26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EE2E7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13 (3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7875F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52B1E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85 (36%)</w:t>
            </w:r>
          </w:p>
        </w:tc>
      </w:tr>
      <w:tr w:rsidR="008D6A57" w:rsidRPr="0044288D" w14:paraId="2288E4DF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1C8DEC" w14:textId="0D4DC832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Li C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xODwvUmVjTnVtPjxEaXNwbGF5VGV4dD4oMjMpPC9EaXNwbGF5VGV4dD48cmVjb3JkPjxy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xODwvUmVjTnVtPjxEaXNwbGF5VGV4dD4oMjMpPC9EaXNwbGF5VGV4dD48cmVjb3JkPjxy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3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7D85E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068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87C43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63 (5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7F5A34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B4702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2 (9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3E89C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22 (35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37EDA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92 (14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A439F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76 (23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518C7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44 (30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862D6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1 (9%)</w:t>
            </w:r>
          </w:p>
        </w:tc>
      </w:tr>
      <w:tr w:rsidR="008D6A57" w:rsidRPr="0044288D" w14:paraId="632C8708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0FCAD" w14:textId="2026BF16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Li L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xOTwvUmVjTnVtPjxEaXNwbGF5VGV4dD4oMjQpPC9EaXNwbGF5VGV4dD48cmVjb3JkPjxy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xOTwvUmVjTnVtPjxEaXNwbGF5VGV4dD4oMjQpPC9EaXNwbGF5VGV4dD48cmVjb3JkPjxy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4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AA657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047B4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0 (3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FAFB5B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4 (5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89CFB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0 (24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F26A6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8 (46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E90A3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4 (17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39080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2 (10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F551D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 (41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51EE3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 (41%)</w:t>
            </w:r>
          </w:p>
        </w:tc>
      </w:tr>
      <w:tr w:rsidR="008D6A57" w:rsidRPr="0044288D" w14:paraId="0EFA2227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4530C6" w14:textId="199447EA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lastRenderedPageBreak/>
              <w:t>Li P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DwvUmVjTnVtPjxEaXNwbGF5VGV4dD4oMjUpPC9EaXNwbGF5VGV4dD48cmVjb3JkPjxy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DwvUmVjTnVtPjxEaXNwbGF5VGV4dD4oMjUpPC9EaXNwbGF5VGV4dD48cmVjb3JkPjxy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5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6CE0D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0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FB5C5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4 (5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118E21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5 (2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8667C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4 (22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46E97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4 (36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778DB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6 (18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8384C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 (2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88EEE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42DBE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0/81c (74%)</w:t>
            </w:r>
          </w:p>
        </w:tc>
      </w:tr>
      <w:tr w:rsidR="008D6A57" w:rsidRPr="0044288D" w14:paraId="463C89B7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FCFCB9" w14:textId="7D8E7FD1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Li Y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TwvUmVjTnVtPjxEaXNwbGF5VGV4dD4oMjYpPC9EaXNwbGF5VGV4dD48cmVjb3JkPjxy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TwvUmVjTnVtPjxEaXNwbGF5VGV4dD4oMjYpPC9EaXNwbGF5VGV4dD48cmVjb3JkPjxy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6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7814C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C212C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2 (4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561E47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4 (3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D4568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 (14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09762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5 (6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05A31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2 (100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4E475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 (14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132E2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DEFA7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6%)</w:t>
            </w:r>
          </w:p>
        </w:tc>
      </w:tr>
      <w:tr w:rsidR="008D6A57" w:rsidRPr="0044288D" w14:paraId="21411CE9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7C186F" w14:textId="4990AE53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Li Y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jwvUmVjTnVtPjxEaXNwbGF5VGV4dD4oMjcpPC9EaXNwbGF5VGV4dD48cmVjb3JkPjxy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jYyMjwvUmVjTnVtPjxEaXNwbGF5VGV4dD4oMjcpPC9EaXNwbGF5VGV4dD48cmVjb3JkPjxy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7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C223D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E55D1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0 (3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3257B0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5ADB3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 (13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98DCD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 (28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5D1AB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 (13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D6CCF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3 (43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834FC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97F93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3 (43%)</w:t>
            </w:r>
          </w:p>
        </w:tc>
      </w:tr>
      <w:tr w:rsidR="008D6A57" w:rsidRPr="0044288D" w14:paraId="3D208903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FECD44" w14:textId="742F5FE1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Liu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XU8L0F1dGhvcj48WWVhcj4yMDIwPC9ZZWFyPjxSZWNO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aXU8L0F1dGhvcj48WWVhcj4yMDIwPC9ZZWFyPjxSZWNO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8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15938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15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C881A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1 (4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218EB9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6D208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3 (11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84D1C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0 (23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707BC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4 (11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48B1C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/201c (15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D99D4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44288D">
              <w:rPr>
                <w:color w:val="000000"/>
                <w:sz w:val="20"/>
                <w:szCs w:val="20"/>
              </w:rPr>
              <w:t>(</w:t>
            </w:r>
            <w:r>
              <w:rPr>
                <w:color w:val="000000"/>
                <w:sz w:val="20"/>
                <w:szCs w:val="20"/>
              </w:rPr>
              <w:t>64</w:t>
            </w:r>
            <w:r w:rsidRPr="0044288D">
              <w:rPr>
                <w:color w:val="000000"/>
                <w:sz w:val="20"/>
                <w:szCs w:val="20"/>
              </w:rPr>
              <w:t>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7463A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1 (28%)</w:t>
            </w:r>
          </w:p>
        </w:tc>
      </w:tr>
      <w:tr w:rsidR="008D6A57" w:rsidRPr="0044288D" w14:paraId="375D3FC0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351587" w14:textId="29328EB5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proofErr w:type="spellStart"/>
            <w:r w:rsidRPr="0044288D">
              <w:rPr>
                <w:color w:val="000000"/>
                <w:sz w:val="20"/>
                <w:szCs w:val="20"/>
              </w:rPr>
              <w:t>Lorente</w:t>
            </w:r>
            <w:proofErr w:type="spellEnd"/>
            <w:r w:rsidRPr="0044288D">
              <w:rPr>
                <w:color w:val="000000"/>
                <w:sz w:val="20"/>
                <w:szCs w:val="20"/>
              </w:rPr>
              <w:t>-Ros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b3JlbnRlLVJvczwvQXV0aG9yPjxZZWFyPjIwMjA8L1ll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Mb3JlbnRlLVJvczwvQXV0aG9yPjxZZWFyPjIwMjA8L1ll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29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87A2E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07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82317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64 (3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B18EFC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79 (11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C715B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5 (11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98E1D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57 (50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1D2FE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43 (20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C3843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2 (2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B4F16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 (58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9DBCB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2 (16%)</w:t>
            </w:r>
          </w:p>
        </w:tc>
      </w:tr>
      <w:tr w:rsidR="008D6A57" w:rsidRPr="0044288D" w14:paraId="331047F3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6373FB" w14:textId="03DC133C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Ni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TwvQXV0aG9yPjxZZWFyPjIwMjA8L1llYXI+PFJlY051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TwvQXV0aG9yPjxZZWFyPjIwMjA8L1llYXI+PFJlY051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0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6525B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9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65E7C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6 (42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78A92A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FE5FC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5 (14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AC9BD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7 (49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E2BB5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7 (26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3A536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0b (34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9E3E0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5 (58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BF7C4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9 (27%)</w:t>
            </w:r>
          </w:p>
        </w:tc>
      </w:tr>
      <w:tr w:rsidR="008D6A57" w:rsidRPr="0044288D" w14:paraId="34586FA1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A5150A" w14:textId="385F26CB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proofErr w:type="spellStart"/>
            <w:r w:rsidRPr="0044288D">
              <w:rPr>
                <w:color w:val="000000"/>
                <w:sz w:val="20"/>
                <w:szCs w:val="20"/>
              </w:rPr>
              <w:t>Nie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WU8L0F1dGhvcj48WWVhcj4yMDIwPC9ZZWFyPjxSZWNO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OaWU8L0F1dGhvcj48WWVhcj4yMDIwPC9ZZWFyPjxSZWNO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1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24D95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1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B33EC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21 (39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7CB735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8D2E5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37A16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372E6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FB09C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1b (36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B3805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1 (82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4E9FE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3 (33%)</w:t>
            </w:r>
          </w:p>
        </w:tc>
      </w:tr>
      <w:tr w:rsidR="008D6A57" w:rsidRPr="0044288D" w14:paraId="239B5755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BF34C0" w14:textId="097F725A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lastRenderedPageBreak/>
              <w:t>Pan</w:t>
            </w:r>
            <w:r>
              <w:rPr>
                <w:color w:val="000000"/>
                <w:sz w:val="20"/>
                <w:szCs w:val="20"/>
              </w:rPr>
              <w:t xml:space="preserve"> F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48L0F1dGhvcj48WWVhcj4yMDIwPC9ZZWFyPjxSZWNO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48L0F1dGhvcj48WWVhcj4yMDIwPC9ZZWFyPjxSZWNO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2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578B9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2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939BB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9 (3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C89BBB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0B4B3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 (1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52828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2 (50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6682A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5 (20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AF4C8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9b (72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18E88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8 (54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9CA60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3 (51%)</w:t>
            </w:r>
          </w:p>
        </w:tc>
      </w:tr>
      <w:tr w:rsidR="008D6A57" w:rsidRPr="0044288D" w14:paraId="0040B679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720F1B" w14:textId="66D2BF0D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Pan W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4413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48L0F1dGhvcj48WWVhcj4yMDIwPC9ZZWFyPjxSZWNO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QYW48L0F1dGhvcj48WWVhcj4yMDIwPC9ZZWFyPjxSZWNO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44138D">
              <w:rPr>
                <w:color w:val="000000"/>
                <w:sz w:val="20"/>
                <w:szCs w:val="20"/>
              </w:rPr>
            </w:r>
            <w:r w:rsidR="004413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3)</w:t>
            </w:r>
            <w:r w:rsidR="004413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BA2D4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96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6754D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31 (53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2F3684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24 (2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B417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0 (6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1A5D9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82 (28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849BD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8 (12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5BF70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9 (11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20928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A2D7E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6 (12%)</w:t>
            </w:r>
          </w:p>
        </w:tc>
      </w:tr>
      <w:tr w:rsidR="008D6A57" w:rsidRPr="0044288D" w14:paraId="3AC0A9B5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A4EA5E" w14:textId="17C53248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Qin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D31677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RaW48L0F1dGhvcj48WWVhcj4yMDIwPC9ZZWFyPjxSZWNO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RaW48L0F1dGhvcj48WWVhcj4yMDIwPC9ZZWFyPjxSZWNO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D31677">
              <w:rPr>
                <w:color w:val="000000"/>
                <w:sz w:val="20"/>
                <w:szCs w:val="20"/>
              </w:rPr>
            </w:r>
            <w:r w:rsidR="00D31677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4)</w:t>
            </w:r>
            <w:r w:rsidR="00D31677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BFEAA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033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99A3A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174 (53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27B368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1A54A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06 (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2F5E0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29 (25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36B23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69 (11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60EFD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7 (3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DE7DC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26 (67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8CE1D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5/1462c (6%)</w:t>
            </w:r>
          </w:p>
        </w:tc>
      </w:tr>
      <w:tr w:rsidR="008D6A57" w:rsidRPr="0044288D" w14:paraId="492EC3D9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3B4BDD" w14:textId="3C227FC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proofErr w:type="spellStart"/>
            <w:r w:rsidRPr="0044288D">
              <w:rPr>
                <w:color w:val="000000"/>
                <w:sz w:val="20"/>
                <w:szCs w:val="20"/>
              </w:rPr>
              <w:t>Raad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="00D31677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WFkPC9BdXRob3I+PFllYXI+MjAyMDwvWWVhcj48UmVj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SYWFkPC9BdXRob3I+PFllYXI+MjAyMDwvWWVhcj48UmVj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D31677">
              <w:rPr>
                <w:color w:val="000000"/>
                <w:sz w:val="20"/>
                <w:szCs w:val="20"/>
              </w:rPr>
            </w:r>
            <w:r w:rsidR="00D31677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5)</w:t>
            </w:r>
            <w:r w:rsidR="00D31677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DA1F3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20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ECA18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11 (50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FE81E0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308 (30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C95E8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68 (26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3CD11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42 (73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2F1E7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52 (44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B0F92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12 (5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53F86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90 (76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6E7FE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90 (38%)</w:t>
            </w:r>
          </w:p>
        </w:tc>
      </w:tr>
      <w:tr w:rsidR="008D6A57" w:rsidRPr="0044288D" w14:paraId="567A2E5C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1C3560" w14:textId="1BE7EE9A" w:rsidR="008D6A57" w:rsidRPr="0044288D" w:rsidRDefault="00D31677" w:rsidP="00A55C58">
            <w:pPr>
              <w:rPr>
                <w:color w:val="000000"/>
                <w:sz w:val="20"/>
                <w:szCs w:val="20"/>
              </w:rPr>
            </w:pPr>
            <w:proofErr w:type="spellStart"/>
            <w:r>
              <w:rPr>
                <w:color w:val="000000"/>
                <w:sz w:val="20"/>
                <w:szCs w:val="20"/>
              </w:rPr>
              <w:t>Karbalai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="008D6A57" w:rsidRPr="0044288D">
              <w:rPr>
                <w:color w:val="000000"/>
                <w:sz w:val="20"/>
                <w:szCs w:val="20"/>
              </w:rPr>
              <w:t>Saleh</w:t>
            </w:r>
            <w:r w:rsidR="008D6A57">
              <w:rPr>
                <w:color w:val="000000"/>
                <w:sz w:val="20"/>
                <w:szCs w:val="20"/>
              </w:rPr>
              <w:t xml:space="preserve"> </w:t>
            </w:r>
            <w:r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YXJiYWxhaSBTYWxlaDwvQXV0aG9yPjxZZWFyPjIwMjA8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LYXJiYWxhaSBTYWxlaDwvQXV0aG9yPjxZZWFyPjIwMjA8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>
              <w:rPr>
                <w:color w:val="000000"/>
                <w:sz w:val="20"/>
                <w:szCs w:val="20"/>
              </w:rPr>
            </w:r>
            <w:r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6)</w:t>
            </w:r>
            <w:r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3859A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86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D5055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0 (39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3B6726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16 (4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F0F6A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7 (2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32E99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42 (37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39056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3 (34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91F4D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9 (2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6A0E6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1 (52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B777C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5 (30%)</w:t>
            </w:r>
          </w:p>
        </w:tc>
      </w:tr>
      <w:tr w:rsidR="008D6A57" w:rsidRPr="0044288D" w14:paraId="14AB1CF4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5153F1" w14:textId="4FCF2911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proofErr w:type="spellStart"/>
            <w:r w:rsidRPr="0044288D">
              <w:rPr>
                <w:color w:val="000000"/>
                <w:sz w:val="20"/>
                <w:szCs w:val="20"/>
              </w:rPr>
              <w:t>Sardu</w:t>
            </w:r>
            <w:proofErr w:type="spellEnd"/>
            <w:r>
              <w:rPr>
                <w:color w:val="000000"/>
                <w:sz w:val="20"/>
                <w:szCs w:val="20"/>
              </w:rPr>
              <w:t xml:space="preserve"> </w:t>
            </w:r>
            <w:r w:rsidR="00D31677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XJkdTwvQXV0aG9yPjxZZWFyPjIwMjA8L1llYXI+PFJl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YXJkdTwvQXV0aG9yPjxZZWFyPjIwMjA8L1llYXI+PFJl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D31677">
              <w:rPr>
                <w:color w:val="000000"/>
                <w:sz w:val="20"/>
                <w:szCs w:val="20"/>
              </w:rPr>
            </w:r>
            <w:r w:rsidR="00D31677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7)</w:t>
            </w:r>
            <w:r w:rsidR="00D31677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0E1A3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6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0FBB3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6 (34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8F1382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16 (10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EC683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6 (34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663DA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64 (100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58E4D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2 (26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4F42D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2 (2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C4F01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 xml:space="preserve">  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3BEAC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7 (23%)</w:t>
            </w:r>
          </w:p>
        </w:tc>
      </w:tr>
      <w:tr w:rsidR="008D6A57" w:rsidRPr="0044288D" w14:paraId="26BE2FD9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8280C1" w14:textId="3DECEA9E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Shi Q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D31677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k8L0F1dGhvcj48WWVhcj4yMDIwPC9ZZWFyPjxSZWNO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k8L0F1dGhvcj48WWVhcj4yMDIwPC9ZZWFyPjxSZWNO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D31677">
              <w:rPr>
                <w:color w:val="000000"/>
                <w:sz w:val="20"/>
                <w:szCs w:val="20"/>
              </w:rPr>
            </w:r>
            <w:r w:rsidR="00D31677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8)</w:t>
            </w:r>
            <w:r w:rsidR="00D31677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9223D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3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768E2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8 (5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386932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6 (4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28AD1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2 (21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85CE1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7 (57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3FDD5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3 (100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1B00B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7 (18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F6459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D9848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7 (31%)</w:t>
            </w:r>
          </w:p>
        </w:tc>
      </w:tr>
      <w:tr w:rsidR="008D6A57" w:rsidRPr="0044288D" w14:paraId="3F0C74CF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3E5486" w14:textId="72BEC521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lastRenderedPageBreak/>
              <w:t>Shi</w:t>
            </w:r>
            <w:r>
              <w:rPr>
                <w:color w:val="000000"/>
                <w:sz w:val="20"/>
                <w:szCs w:val="20"/>
              </w:rPr>
              <w:t xml:space="preserve"> S </w:t>
            </w:r>
            <w:r w:rsidR="00D31677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k8L0F1dGhvcj48WWVhcj4yMDIwPC9ZZWFyPjxSZWNO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TaGk8L0F1dGhvcj48WWVhcj4yMDIwPC9ZZWFyPjxSZWNO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D31677">
              <w:rPr>
                <w:color w:val="000000"/>
                <w:sz w:val="20"/>
                <w:szCs w:val="20"/>
              </w:rPr>
            </w:r>
            <w:r w:rsidR="00D31677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39)</w:t>
            </w:r>
            <w:r w:rsidR="00D31677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3D777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7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1CE17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9 (52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01F515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28 (4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240D9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0 (9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29D6C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9 (30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21A5B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7 (14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DEA53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2b (9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74D2A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0 (32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C1EF7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6 (16%)</w:t>
            </w:r>
          </w:p>
        </w:tc>
      </w:tr>
      <w:tr w:rsidR="008D6A57" w:rsidRPr="0044288D" w14:paraId="29225CCC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E9F51A" w14:textId="241CD941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Shi</w:t>
            </w:r>
            <w:r>
              <w:rPr>
                <w:color w:val="000000"/>
                <w:sz w:val="20"/>
                <w:szCs w:val="20"/>
              </w:rPr>
              <w:t xml:space="preserve"> S </w:t>
            </w:r>
            <w:r w:rsidRPr="004428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Shi&lt;/Author&gt;&lt;Year&gt;2020&lt;/Year&gt;&lt;RecNum&gt;895&lt;/RecNum&gt;&lt;DisplayText&gt;(40)&lt;/DisplayText&gt;&lt;record&gt;&lt;rec-number&gt;895&lt;/rec-number&gt;&lt;foreign-keys&gt;&lt;key app="EN" db-id="pv0p925x9aa9wiefa5xptvzkap5a0v9fdfrv" timestamp="1587744563"&gt;895&lt;/key&gt;&lt;/foreign-keys&gt;&lt;ref-type name="Journal Article"&gt;17&lt;/ref-type&gt;&lt;contributors&gt;&lt;authors&gt;&lt;author&gt;Shi, S.&lt;/author&gt;&lt;author&gt;Qin, M.&lt;/author&gt;&lt;author&gt;Shen, B.&lt;/author&gt;&lt;author&gt;Cai, Y.&lt;/author&gt;&lt;author&gt;Liu, T.&lt;/author&gt;&lt;author&gt;Yang, F.&lt;/author&gt;&lt;author&gt;Gong, W.&lt;/author&gt;&lt;author&gt;Liu, X.&lt;/author&gt;&lt;author&gt;Liang, J.&lt;/author&gt;&lt;author&gt;Zhao, Q.&lt;/author&gt;&lt;author&gt;Huang, H.&lt;/author&gt;&lt;author&gt;Yang, B.&lt;/author&gt;&lt;author&gt;Huang, C.&lt;/author&gt;&lt;/authors&gt;&lt;/contributors&gt;&lt;auth-address&gt;Department of Cardiology, Renmin Hospital of Wuhan University, Wuhan, China.&amp;#xD;Cardiovascular Research Institute, Wuhan University, Wuhan, China.&amp;#xD;Hubei Key Laboratory of Cardiology, Wuhan University, Wuhan, China.&amp;#xD;Shanghai Chest Hospital, Department of Cardiology, Shanghai Jiaotong University, Shanghai, China.&amp;#xD;Department of Endocrinology, Renmin Hospital of Wuhan University, Wuhan, China.&amp;#xD;Department of Infectious Diseases, Renmin Hospital of Wuhan University, Wuhan, China.&amp;#xD;Department of Radiology, Renmin Hospital of Wuhan University, Wuhan, China.&lt;/auth-address&gt;&lt;titles&gt;&lt;title&gt;Association of Cardiac Injury With Mortality in Hospitalized Patients With COVID-19 in Wuhan, China&lt;/title&gt;&lt;secondary-title&gt;JAMA Cardiol&lt;/secondary-title&gt;&lt;/titles&gt;&lt;periodical&gt;&lt;full-title&gt;JAMA Cardiol&lt;/full-title&gt;&lt;/periodical&gt;&lt;edition&gt;2020/03/27&lt;/edition&gt;&lt;dates&gt;&lt;year&gt;2020&lt;/year&gt;&lt;pub-dates&gt;&lt;date&gt;Mar 25&lt;/date&gt;&lt;/pub-dates&gt;&lt;/dates&gt;&lt;isbn&gt;2380-6591 (Electronic)&lt;/isbn&gt;&lt;accession-num&gt;32211816&lt;/accession-num&gt;&lt;urls&gt;&lt;related-urls&gt;&lt;url&gt;https://www.ncbi.nlm.nih.gov/pubmed/32211816&lt;/url&gt;&lt;/related-urls&gt;&lt;/urls&gt;&lt;custom2&gt;PMC7097841&lt;/custom2&gt;&lt;electronic-resource-num&gt;10.1001/jamacardio.2020.0950&lt;/electronic-resource-num&gt;&lt;/record&gt;&lt;/Cite&gt;&lt;/EndNote&gt;</w:instrText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0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6CC05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16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1C621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11 (5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EAD516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14 (3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FD553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4 (11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BB80A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27 (31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43D77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0 (14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AEDF8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7 (23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C2275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8 (49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6B302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2 (20%)</w:t>
            </w:r>
          </w:p>
        </w:tc>
      </w:tr>
      <w:tr w:rsidR="008D6A57" w:rsidRPr="0044288D" w14:paraId="065AB898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4ECCC9" w14:textId="47668B2B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van den Heuvel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D31677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2YW4gZGVuIEhldXZlbDwvQXV0aG9yPjxZZWFyPjIwMjA8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2YW4gZGVuIEhldXZlbDwvQXV0aG9yPjxZZWFyPjIwMjA8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D31677">
              <w:rPr>
                <w:color w:val="000000"/>
                <w:sz w:val="20"/>
                <w:szCs w:val="20"/>
              </w:rPr>
            </w:r>
            <w:r w:rsidR="00D31677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1)</w:t>
            </w:r>
            <w:r w:rsidR="00D31677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130A3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7BDFF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 (20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4B9D23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1 (2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D8071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 (8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9563E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1 (41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26B7F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18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6C3BC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/47c (4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3EDC5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990B7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 (25%)</w:t>
            </w:r>
          </w:p>
        </w:tc>
      </w:tr>
      <w:tr w:rsidR="008D6A57" w:rsidRPr="0044288D" w14:paraId="2CD0A78D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684E32" w14:textId="1FB8F200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Vasudev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D31677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Vasudev&lt;/Author&gt;&lt;Year&gt;2020&lt;/Year&gt;&lt;RecNum&gt;62636&lt;/RecNum&gt;&lt;DisplayText&gt;(42)&lt;/DisplayText&gt;&lt;record&gt;&lt;rec-number&gt;62636&lt;/rec-number&gt;&lt;foreign-keys&gt;&lt;key app="EN" db-id="xd5arwd08aasfwe5ffrpxr5dz5f55ezpfa9p" timestamp="1603501566"&gt;62636&lt;/key&gt;&lt;/foreign-keys&gt;&lt;ref-type name="Journal Article"&gt;17&lt;/ref-type&gt;&lt;contributors&gt;&lt;authors&gt;&lt;author&gt;Vasudev, R.&lt;/author&gt;&lt;author&gt;Guragai, N.&lt;/author&gt;&lt;author&gt;Habib, H.&lt;/author&gt;&lt;author&gt;Hosein, K.&lt;/author&gt;&lt;author&gt;Virk, H.&lt;/author&gt;&lt;author&gt;Goldfarb, I.&lt;/author&gt;&lt;author&gt;Bikkina, M.&lt;/author&gt;&lt;author&gt;Shamoon, F.&lt;/author&gt;&lt;author&gt;Pullatt, R.&lt;/author&gt;&lt;/authors&gt;&lt;/contributors&gt;&lt;auth-address&gt;Department of Cardiology, St Joseph&amp;apos;s University Medical Center, Paterson, NJ, USA.&amp;#xD;Department of Cardiology, St Michael&amp;apos;s Medical Center, Newark, NJ, USA.&amp;#xD;Department of Cardiology, Trinitas Regional Medical Center, Elizabeth, NJ, USA.&lt;/auth-address&gt;&lt;titles&gt;&lt;title&gt;The utility of bedside echocardiography in critically ill COVID-19 patients: Early observational findings from three Northern New Jersey hospitals&lt;/title&gt;&lt;secondary-title&gt;Echocardiography&lt;/secondary-title&gt;&lt;/titles&gt;&lt;periodical&gt;&lt;full-title&gt;Echocardiography&lt;/full-title&gt;&lt;/periodical&gt;&lt;edition&gt;2020/08/14&lt;/edition&gt;&lt;dates&gt;&lt;year&gt;2020&lt;/year&gt;&lt;pub-dates&gt;&lt;date&gt;Aug 13&lt;/date&gt;&lt;/pub-dates&gt;&lt;/dates&gt;&lt;isbn&gt;1540-8175 (Electronic)&amp;#xD;0742-2822 (Linking)&lt;/isbn&gt;&lt;accession-num&gt;32789869&lt;/accession-num&gt;&lt;urls&gt;&lt;related-urls&gt;&lt;url&gt;https://www.ncbi.nlm.nih.gov/pubmed/32789869&lt;/url&gt;&lt;/related-urls&gt;&lt;/urls&gt;&lt;custom2&gt;PMC7436602&lt;/custom2&gt;&lt;electronic-resource-num&gt;10.1111/echo.14825&lt;/electronic-resource-num&gt;&lt;/record&gt;&lt;/Cite&gt;&lt;/EndNote&gt;</w:instrText>
            </w:r>
            <w:r w:rsidR="00D31677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2)</w:t>
            </w:r>
            <w:r w:rsidR="00D31677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8CD01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5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18133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 (49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A51CFC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55D5B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20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F5F74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9 (6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1D02A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5 (56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FB13D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35C77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31492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/44c (18%)</w:t>
            </w:r>
          </w:p>
        </w:tc>
      </w:tr>
      <w:tr w:rsidR="008D6A57" w:rsidRPr="0044288D" w14:paraId="47D0DA75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B89739" w14:textId="333CCB6B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Wang D</w:t>
            </w:r>
            <w:r w:rsidRPr="0044288D">
              <w:rPr>
                <w:color w:val="000000"/>
                <w:sz w:val="20"/>
                <w:szCs w:val="20"/>
              </w:rPr>
              <w:fldChar w:fldCharType="begin"/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&lt;EndNote&gt;&lt;Cite&gt;&lt;Author&gt;Wang&lt;/Author&gt;&lt;Year&gt;2020&lt;/Year&gt;&lt;RecNum&gt;62512&lt;/RecNum&gt;&lt;DisplayText&gt;(43)&lt;/DisplayText&gt;&lt;record&gt;&lt;rec-number&gt;62512&lt;/rec-number&gt;&lt;foreign-keys&gt;&lt;key app="EN" db-id="xd5arwd08aasfwe5ffrpxr5dz5f55ezpfa9p" timestamp="1584800471"&gt;62512&lt;/key&gt;&lt;/foreign-keys&gt;&lt;ref-type name="Journal Article"&gt;17&lt;/ref-type&gt;&lt;contributors&gt;&lt;authors&gt;&lt;author&gt;Wang, D.&lt;/author&gt;&lt;author&gt;Hu, B.&lt;/author&gt;&lt;author&gt;Hu, C.&lt;/author&gt;&lt;author&gt;Zhu, F.&lt;/author&gt;&lt;author&gt;Liu, X.&lt;/author&gt;&lt;author&gt;Zhang, J.&lt;/author&gt;&lt;author&gt;Wang, B.&lt;/author&gt;&lt;author&gt;Xiang, H.&lt;/author&gt;&lt;author&gt;Cheng, Z.&lt;/author&gt;&lt;author&gt;Xiong, Y.&lt;/author&gt;&lt;author&gt;Zhao, Y.&lt;/author&gt;&lt;author&gt;Li, Y.&lt;/author&gt;&lt;author&gt;Wang, X.&lt;/author&gt;&lt;author&gt;Peng, Z.&lt;/author&gt;&lt;/authors&gt;&lt;/contributors&gt;&lt;auth-address&gt;Department of Critical Care Medicine, Zhongnan Hospital of Wuhan University, Wuhan, Hubei, China.&amp;#xD;Department of Pulmonary Medicine, Zhongnan Hospital of Wuhan University, Wuhan, Hubei, China.&amp;#xD;Department of Infectious Disease, Zhongnan Hospital of Wuhan University, Wuhan, Hubei, China.&amp;#xD;Department of Emergency Medicine, Zhongnan Hospital of Wuhan University, Wuhan, Hubei, China.&amp;#xD;Department of Laboratory Medicine, Zhongnan Hospital of Wuhan University, Wuhan, Hubei, China.&amp;#xD;Department of Urology, Zhongnan Hospital of Wuhan University, Wuhan, Hubei, China.&lt;/auth-address&gt;&lt;titles&gt;&lt;title&gt;Clinical Characteristics of 138 Hospitalized Patients With 2019 Novel Coronavirus-Infected Pneumonia in Wuhan, China&lt;/title&gt;&lt;secondary-title&gt;JAMA&lt;/secondary-title&gt;&lt;/titles&gt;&lt;periodical&gt;&lt;full-title&gt;JAMA&lt;/full-title&gt;&lt;/periodical&gt;&lt;edition&gt;2020/02/08&lt;/edition&gt;&lt;dates&gt;&lt;year&gt;2020&lt;/year&gt;&lt;pub-dates&gt;&lt;date&gt;Feb 7&lt;/date&gt;&lt;/pub-dates&gt;&lt;/dates&gt;&lt;isbn&gt;1538-3598 (Electronic)&amp;#xD;0098-7484 (Linking)&lt;/isbn&gt;&lt;accession-num&gt;32031570&lt;/accession-num&gt;&lt;urls&gt;&lt;related-urls&gt;&lt;url&gt;https://www.ncbi.nlm.nih.gov/pubmed/32031570&lt;/url&gt;&lt;/related-urls&gt;&lt;/urls&gt;&lt;custom2&gt;PMC7042881&lt;/custom2&gt;&lt;electronic-resource-num&gt;10.1001/jama.2020.1585&lt;/electronic-resource-num&gt;&lt;/record&gt;&lt;/Cite&gt;&lt;/EndNote&gt;</w:instrText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3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8E5F1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8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E2D91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3 (46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AEF1C3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4 (3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7DBEB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0 (1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09B26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3 (31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0E812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4 (10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7E47B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6 (26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91B29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22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7DEBE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 (7%)</w:t>
            </w:r>
          </w:p>
        </w:tc>
      </w:tr>
      <w:tr w:rsidR="008D6A57" w:rsidRPr="0044288D" w14:paraId="45625048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59A1E8" w14:textId="0F57401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Wang D</w:t>
            </w:r>
            <w:r w:rsidRPr="004428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U1PC9SZWNOdW0+PERpc3BsYXlUZXh0Pig0NCk8L0Rpc3BsYXlUZXh0PjxyZWNvcmQ+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U1PC9SZWNOdW0+PERpc3BsYXlUZXh0Pig0NCk8L0Rpc3BsYXlUZXh0PjxyZWNvcmQ+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Pr="0044288D">
              <w:rPr>
                <w:color w:val="000000"/>
                <w:sz w:val="20"/>
                <w:szCs w:val="20"/>
              </w:rPr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4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A50E3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7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1FDC2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0 (4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4E9606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3 (3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DE185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 (12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58388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6 (2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7DE0E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 (10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28A39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b (18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18331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42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6BE5F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2 (11%)</w:t>
            </w:r>
          </w:p>
        </w:tc>
      </w:tr>
      <w:tr w:rsidR="008D6A57" w:rsidRPr="0044288D" w14:paraId="1D618EB4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AEB74A" w14:textId="33CB3F05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Wang L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D31677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M3PC9SZWNOdW0+PERpc3BsYXlUZXh0Pig0NSk8L0Rpc3BsYXlUZXh0PjxyZWNvcmQ+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M3PC9SZWNOdW0+PERpc3BsYXlUZXh0Pig0NSk8L0Rpc3BsYXlUZXh0PjxyZWNvcmQ+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D31677">
              <w:rPr>
                <w:color w:val="000000"/>
                <w:sz w:val="20"/>
                <w:szCs w:val="20"/>
              </w:rPr>
            </w:r>
            <w:r w:rsidR="00D31677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5)</w:t>
            </w:r>
            <w:r w:rsidR="00D31677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BA899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39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3E564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3 (5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80C081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13 (4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65DF1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3 (16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2D5BF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8 (41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2DD2F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4 (16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025AF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5 (19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679EE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9 (60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7C51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0 (21%)</w:t>
            </w:r>
          </w:p>
        </w:tc>
      </w:tr>
      <w:tr w:rsidR="008D6A57" w:rsidRPr="0044288D" w14:paraId="7B807263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AC4677" w14:textId="773AD688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lastRenderedPageBreak/>
              <w:t>Wang Y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64CC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M4PC9SZWNOdW0+PERpc3BsYXlUZXh0Pig0Nik8L0Rpc3BsYXlUZXh0PjxyZWNvcmQ+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DwvWWVhcj48UmVj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764CCC">
              <w:rPr>
                <w:color w:val="000000"/>
                <w:sz w:val="20"/>
                <w:szCs w:val="20"/>
              </w:rPr>
            </w:r>
            <w:r w:rsidR="00764CCC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6)</w:t>
            </w:r>
            <w:r w:rsidR="00764CC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180A1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48CDE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65 (48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1103AB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C699A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0 (12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01700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41 (41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33F75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4 (19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A4980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4 (10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68183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1 (32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758BC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1 (32%)</w:t>
            </w:r>
          </w:p>
        </w:tc>
      </w:tr>
      <w:tr w:rsidR="008D6A57" w:rsidRPr="0044288D" w14:paraId="02191677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B12E0A" w14:textId="69F17FE9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Wei</w:t>
            </w:r>
            <w:r w:rsidRPr="004428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ZWk8L0F1dGhvcj48WWVhcj4yMDIwPC9ZZWFyPjxSZWNO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XZWk8L0F1dGhvcj48WWVhcj4yMDIwPC9ZZWFyPjxSZWNO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Pr="0044288D">
              <w:rPr>
                <w:color w:val="000000"/>
                <w:sz w:val="20"/>
                <w:szCs w:val="20"/>
              </w:rPr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7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3FE2A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E773F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7 (47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58AD43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FBB7B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 (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C388D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1 (21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64D9F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4 (14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0AFEB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1 (31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D9D95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 (32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72CC6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6 (16%)</w:t>
            </w:r>
          </w:p>
        </w:tc>
      </w:tr>
      <w:tr w:rsidR="008D6A57" w:rsidRPr="0044288D" w14:paraId="677BEB30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7F94CC" w14:textId="0A36F144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Xu H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64CC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zOTwvUmVjTnVtPjxEaXNwbGF5VGV4dD4oNDgpPC9EaXNwbGF5VGV4dD48cmVjb3JkPjxy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zOTwvUmVjTnVtPjxEaXNwbGF5VGV4dD4oNDgpPC9EaXNwbGF5VGV4dD48cmVjb3JkPjxy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764CCC">
              <w:rPr>
                <w:color w:val="000000"/>
                <w:sz w:val="20"/>
                <w:szCs w:val="20"/>
              </w:rPr>
            </w:r>
            <w:r w:rsidR="00764CCC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8)</w:t>
            </w:r>
            <w:r w:rsidR="00764CC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7C071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29CC6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2 (5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94A38D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6 (6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53415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9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FEC71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 (18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290D2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8 (18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E99F4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 (17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903D0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53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F825EC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9%)</w:t>
            </w:r>
          </w:p>
        </w:tc>
      </w:tr>
      <w:tr w:rsidR="008D6A57" w:rsidRPr="0044288D" w14:paraId="04F6426B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FA6EED" w14:textId="2E629738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Xu J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64CC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0MDwvUmVjTnVtPjxEaXNwbGF5VGV4dD4oNDkpPC9EaXNwbGF5VGV4dD48cmVjb3JkPjxy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0MDwvUmVjTnVtPjxEaXNwbGF5VGV4dD4oNDkpPC9EaXNwbGF5VGV4dD48cmVjb3JkPjxy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764CCC">
              <w:rPr>
                <w:color w:val="000000"/>
                <w:sz w:val="20"/>
                <w:szCs w:val="20"/>
              </w:rPr>
            </w:r>
            <w:r w:rsidR="00764CCC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49)</w:t>
            </w:r>
            <w:r w:rsidR="00764CC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7E2F7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39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EF0ED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6 (40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1933A3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DEAC7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5 (1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8BFAB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5 (445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1D5CD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4 (18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7FD70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39 (10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6944D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3 (435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81E9E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3 (43%)</w:t>
            </w:r>
          </w:p>
        </w:tc>
      </w:tr>
      <w:tr w:rsidR="008D6A57" w:rsidRPr="0044288D" w14:paraId="71056FDF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5EC900" w14:textId="7C1E86EE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Xu X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64CC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0MTwvUmVjTnVtPjxEaXNwbGF5VGV4dD4oNTApPC9EaXNwbGF5VGV4dD48cmVjb3JkPjxy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2MjY0MTwvUmVjTnVtPjxEaXNwbGF5VGV4dD4oNTApPC9EaXNwbGF5VGV4dD48cmVjb3JkPjxy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764CCC">
              <w:rPr>
                <w:color w:val="000000"/>
                <w:sz w:val="20"/>
                <w:szCs w:val="20"/>
              </w:rPr>
            </w:r>
            <w:r w:rsidR="00764CCC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50)</w:t>
            </w:r>
            <w:r w:rsidR="00764CC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5205C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8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B56C9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2 (59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1435B2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5CE12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 (8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35854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3 (26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47E4C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 (13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200E8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1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DAAE1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 (33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552F5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 (8%)</w:t>
            </w:r>
          </w:p>
        </w:tc>
      </w:tr>
      <w:tr w:rsidR="008D6A57" w:rsidRPr="0044288D" w14:paraId="4579DFBA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A1AD5A" w14:textId="054AB17F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 xml:space="preserve">Yang X </w:t>
            </w:r>
            <w:r w:rsidRPr="004428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YW5nPC9BdXRob3I+PFllYXI+MjAyMDwvWWVhcj48UmVj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YW5nPC9BdXRob3I+PFllYXI+MjAyMDwvWWVhcj48UmVj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Pr="0044288D">
              <w:rPr>
                <w:color w:val="000000"/>
                <w:sz w:val="20"/>
                <w:szCs w:val="20"/>
              </w:rPr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51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8452E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6D2F7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 (33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C320C7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-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CD5AB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 (10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1F0CC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-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3B163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 (17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D15FC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2 (10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55317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2 (23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583F1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2 (2%)</w:t>
            </w:r>
          </w:p>
        </w:tc>
      </w:tr>
      <w:tr w:rsidR="008D6A57" w:rsidRPr="0044288D" w14:paraId="71CA80DB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88B224" w14:textId="3439B106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Yu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764CC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dTwvQXV0aG9yPjxZZWFyPjIwMjA8L1llYXI+PFJlY051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ZdTwvQXV0aG9yPjxZZWFyPjIwMjA8L1llYXI+PFJlY051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764CCC">
              <w:rPr>
                <w:color w:val="000000"/>
                <w:sz w:val="20"/>
                <w:szCs w:val="20"/>
              </w:rPr>
            </w:r>
            <w:r w:rsidR="00764CCC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52)</w:t>
            </w:r>
            <w:r w:rsidR="00764CC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270B8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6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F2555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7 (38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C1E5BE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 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9787C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 (10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40003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6 (42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55C0B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7 (21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CEC17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6 (10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E0A05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1 (27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72EBB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1 (27%)</w:t>
            </w:r>
          </w:p>
        </w:tc>
      </w:tr>
      <w:tr w:rsidR="008D6A57" w:rsidRPr="0044288D" w14:paraId="480231BA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BE518A" w14:textId="1F01812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lastRenderedPageBreak/>
              <w:t>Zeng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06050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ZW5nPC9BdXRob3I+PFllYXI+MjAyMDwvWWVhcj48UmVj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ZW5nPC9BdXRob3I+PFllYXI+MjAyMDwvWWVhcj48UmVj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06050C">
              <w:rPr>
                <w:color w:val="000000"/>
                <w:sz w:val="20"/>
                <w:szCs w:val="20"/>
              </w:rPr>
            </w:r>
            <w:r w:rsidR="0006050C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53)</w:t>
            </w:r>
            <w:r w:rsidR="0006050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4AD7E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16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49784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18 (52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99474E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2 (0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513A0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 (3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2CDFD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0 (1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93E9C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3 (6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7CA41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5 (8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AF67D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1 (60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303F8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 (8%)</w:t>
            </w:r>
          </w:p>
        </w:tc>
      </w:tr>
      <w:tr w:rsidR="008D6A57" w:rsidRPr="0044288D" w14:paraId="60F985F2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3A86F0" w14:textId="2F108DEF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Zhang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06050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jA8L1llYXI+PFJl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jA8L1llYXI+PFJl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=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06050C">
              <w:rPr>
                <w:color w:val="000000"/>
                <w:sz w:val="20"/>
                <w:szCs w:val="20"/>
              </w:rPr>
            </w:r>
            <w:r w:rsidR="0006050C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54)</w:t>
            </w:r>
            <w:r w:rsidR="0006050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575AE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477F8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3 (51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F51512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6 (3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362D0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 (10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69548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4 (2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DDB99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 (10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25557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4 (2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4D2D0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-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C5E54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 (8%)</w:t>
            </w:r>
          </w:p>
        </w:tc>
      </w:tr>
      <w:tr w:rsidR="008D6A57" w:rsidRPr="0044288D" w14:paraId="6F49BB7C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9474BF" w14:textId="04E2A8DC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Zheng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06050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VuZzwvQXV0aG9yPjxZZWFyPjIwMjA8L1llYXI+PFJl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VuZzwvQXV0aG9yPjxZZWFyPjIwMjA8L1llYXI+PFJl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06050C">
              <w:rPr>
                <w:color w:val="000000"/>
                <w:sz w:val="20"/>
                <w:szCs w:val="20"/>
              </w:rPr>
            </w:r>
            <w:r w:rsidR="0006050C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55)</w:t>
            </w:r>
            <w:r w:rsidR="0006050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4FA970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2416A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1 (32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863D98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2 (6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F5AEC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4 (12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3F223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2 (65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0FB57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 (24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B0DC1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 (100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F813A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 (38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15E6F2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3 (38%)</w:t>
            </w:r>
          </w:p>
        </w:tc>
      </w:tr>
      <w:tr w:rsidR="008D6A57" w:rsidRPr="0044288D" w14:paraId="2092D627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AA81B3" w14:textId="726DE0CB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Zhou</w:t>
            </w:r>
            <w:r w:rsidRPr="0044288D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91PC9BdXRob3I+PFllYXI+MjAyMDwvWWVhcj48UmVj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G91PC9BdXRob3I+PFllYXI+MjAyMDwvWWVhcj48UmVj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Pr="0044288D">
              <w:rPr>
                <w:color w:val="000000"/>
                <w:sz w:val="20"/>
                <w:szCs w:val="20"/>
              </w:rPr>
            </w:r>
            <w:r w:rsidRPr="0044288D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56)</w:t>
            </w:r>
            <w:r w:rsidRPr="0044288D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3EA16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1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C272C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2 (38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BA73CA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2 (1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F9065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5 (8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7612E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8 (30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BFD7B8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6 (19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C3A9B3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4b (28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521B87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2 (17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F712A4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3 (17%)</w:t>
            </w:r>
          </w:p>
        </w:tc>
      </w:tr>
      <w:tr w:rsidR="008D6A57" w:rsidRPr="0044288D" w14:paraId="0ED5F11A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2E4EF7" w14:textId="20667A3E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Zhu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="0006050C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HU8L0F1dGhvcj48WWVhcj4yMDIwPC9ZZWFyPjxSZWNO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 </w:instrText>
            </w:r>
            <w:r w:rsidR="002F5B36">
              <w:rPr>
                <w:color w:val="000000"/>
                <w:sz w:val="20"/>
                <w:szCs w:val="20"/>
              </w:rPr>
              <w:fldChar w:fldCharType="begin">
                <w:fldData xml:space="preserve">PEVuZE5vdGU+PENpdGU+PEF1dGhvcj5aaHU8L0F1dGhvcj48WWVhcj4yMDIwPC9ZZWFyPjxSZWNO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</w:fldData>
              </w:fldChar>
            </w:r>
            <w:r w:rsidR="002F5B36">
              <w:rPr>
                <w:color w:val="000000"/>
                <w:sz w:val="20"/>
                <w:szCs w:val="20"/>
              </w:rPr>
              <w:instrText xml:space="preserve"> ADDIN EN.CITE.DATA </w:instrText>
            </w:r>
            <w:r w:rsidR="002F5B36">
              <w:rPr>
                <w:color w:val="000000"/>
                <w:sz w:val="20"/>
                <w:szCs w:val="20"/>
              </w:rPr>
            </w:r>
            <w:r w:rsidR="002F5B36">
              <w:rPr>
                <w:color w:val="000000"/>
                <w:sz w:val="20"/>
                <w:szCs w:val="20"/>
              </w:rPr>
              <w:fldChar w:fldCharType="end"/>
            </w:r>
            <w:r w:rsidR="0006050C">
              <w:rPr>
                <w:color w:val="000000"/>
                <w:sz w:val="20"/>
                <w:szCs w:val="20"/>
              </w:rPr>
            </w:r>
            <w:r w:rsidR="0006050C">
              <w:rPr>
                <w:color w:val="000000"/>
                <w:sz w:val="20"/>
                <w:szCs w:val="20"/>
              </w:rPr>
              <w:fldChar w:fldCharType="separate"/>
            </w:r>
            <w:r w:rsidR="002F5B36">
              <w:rPr>
                <w:noProof/>
                <w:color w:val="000000"/>
                <w:sz w:val="20"/>
                <w:szCs w:val="20"/>
              </w:rPr>
              <w:t>(57)</w:t>
            </w:r>
            <w:r w:rsidR="0006050C">
              <w:rPr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98276E" w14:textId="77777777" w:rsidR="008D6A57" w:rsidRPr="0044288D" w:rsidDel="006C0405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7337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2D8EAA" w14:textId="77777777" w:rsidR="008D6A57" w:rsidRPr="0044288D" w:rsidDel="006C0405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860 (53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C6D239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129 (2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7B8C9B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63 (5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CDF41D" w14:textId="77777777" w:rsidR="008D6A57" w:rsidRPr="0044288D" w:rsidDel="006C0405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763 (24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1AB09D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952 (13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F633BA" w14:textId="77777777" w:rsidR="008D6A57" w:rsidRPr="0044288D" w:rsidDel="006C0405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80 (1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2B455B" w14:textId="77777777" w:rsidR="008D6A57" w:rsidRPr="0044288D" w:rsidDel="006C0405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 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108548" w14:textId="77777777" w:rsidR="008D6A57" w:rsidRPr="0044288D" w:rsidDel="00F40916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260 (4%)</w:t>
            </w:r>
          </w:p>
        </w:tc>
      </w:tr>
      <w:tr w:rsidR="008D6A57" w:rsidRPr="0044288D" w14:paraId="3460CCBA" w14:textId="77777777" w:rsidTr="00A55C58">
        <w:trPr>
          <w:trHeight w:val="1220"/>
        </w:trPr>
        <w:tc>
          <w:tcPr>
            <w:tcW w:w="131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8F330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028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A5A9C6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4072</w:t>
            </w:r>
          </w:p>
        </w:tc>
        <w:tc>
          <w:tcPr>
            <w:tcW w:w="11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6EF209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6657 (49%)</w:t>
            </w:r>
          </w:p>
        </w:tc>
        <w:tc>
          <w:tcPr>
            <w:tcW w:w="883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482CB3" w14:textId="77777777" w:rsidR="008D6A57" w:rsidRPr="0044288D" w:rsidRDefault="008D6A57" w:rsidP="00A55C58">
            <w:pPr>
              <w:rPr>
                <w:color w:val="000000" w:themeColor="text1"/>
                <w:sz w:val="20"/>
                <w:szCs w:val="20"/>
              </w:rPr>
            </w:pPr>
            <w:r w:rsidRPr="0044288D">
              <w:rPr>
                <w:color w:val="000000" w:themeColor="text1"/>
                <w:sz w:val="20"/>
                <w:szCs w:val="20"/>
              </w:rPr>
              <w:t>1258 (6%)</w:t>
            </w:r>
          </w:p>
        </w:tc>
        <w:tc>
          <w:tcPr>
            <w:tcW w:w="92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E77205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3240 (10%)</w:t>
            </w:r>
          </w:p>
        </w:tc>
        <w:tc>
          <w:tcPr>
            <w:tcW w:w="101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0DFCFC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0932 (33%)</w:t>
            </w:r>
          </w:p>
        </w:tc>
        <w:tc>
          <w:tcPr>
            <w:tcW w:w="9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AF4CAE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829 (18%)</w:t>
            </w:r>
          </w:p>
        </w:tc>
        <w:tc>
          <w:tcPr>
            <w:tcW w:w="112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1D6FDF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6202 (18%)</w:t>
            </w:r>
          </w:p>
        </w:tc>
        <w:tc>
          <w:tcPr>
            <w:tcW w:w="1297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59B4DA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1945 d (50%)</w:t>
            </w:r>
          </w:p>
        </w:tc>
        <w:tc>
          <w:tcPr>
            <w:tcW w:w="1229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7BC5D1" w14:textId="77777777" w:rsidR="008D6A57" w:rsidRPr="0044288D" w:rsidRDefault="008D6A57" w:rsidP="00A55C58">
            <w:pPr>
              <w:rPr>
                <w:color w:val="000000"/>
                <w:sz w:val="20"/>
                <w:szCs w:val="20"/>
              </w:rPr>
            </w:pPr>
            <w:r w:rsidRPr="0044288D">
              <w:rPr>
                <w:color w:val="000000"/>
                <w:sz w:val="20"/>
                <w:szCs w:val="20"/>
              </w:rPr>
              <w:t>5406d (19%)</w:t>
            </w:r>
          </w:p>
        </w:tc>
      </w:tr>
    </w:tbl>
    <w:p w14:paraId="009AC155" w14:textId="77777777" w:rsidR="008D6A57" w:rsidRPr="00BB5003" w:rsidRDefault="008D6A57" w:rsidP="008D6A57"/>
    <w:p w14:paraId="4BF7917A" w14:textId="77777777" w:rsidR="008D6A57" w:rsidRDefault="008D6A57" w:rsidP="008D6A57">
      <w:pPr>
        <w:tabs>
          <w:tab w:val="left" w:pos="4695"/>
        </w:tabs>
        <w:spacing w:line="480" w:lineRule="auto"/>
      </w:pPr>
      <w:r>
        <w:t>a.</w:t>
      </w:r>
      <w:r w:rsidRPr="00BB5003">
        <w:rPr>
          <w:vertAlign w:val="superscript"/>
        </w:rPr>
        <w:t xml:space="preserve"> </w:t>
      </w:r>
      <w:r w:rsidRPr="00BB5003">
        <w:t>patients were diagnosed with “cardiomyopathy” rather than cardiac injury.</w:t>
      </w:r>
      <w:r w:rsidRPr="00BB5003">
        <w:tab/>
      </w:r>
      <w:r w:rsidRPr="00BB5003">
        <w:br/>
      </w:r>
      <w:r>
        <w:t xml:space="preserve">b. </w:t>
      </w:r>
      <w:r w:rsidRPr="00BB5003">
        <w:t>indicates that patients were stratified into the severe illness category due to death.</w:t>
      </w:r>
      <w:r w:rsidRPr="00BB5003">
        <w:br/>
      </w:r>
      <w:r>
        <w:t xml:space="preserve">c. </w:t>
      </w:r>
      <w:r w:rsidRPr="00BB5003">
        <w:t>when data is reported in this fashion, it is because the denominator represents the number of patients tested.</w:t>
      </w:r>
      <w:r w:rsidRPr="00BB5003">
        <w:br/>
      </w:r>
      <w:r>
        <w:lastRenderedPageBreak/>
        <w:t xml:space="preserve">d. </w:t>
      </w:r>
      <w:r w:rsidRPr="00BB5003">
        <w:t xml:space="preserve">in these calculations, the denominator used was the sum of patients who were tested. In </w:t>
      </w:r>
      <w:proofErr w:type="gramStart"/>
      <w:r w:rsidRPr="00BB5003">
        <w:t>the vast majority of</w:t>
      </w:r>
      <w:proofErr w:type="gramEnd"/>
      <w:r w:rsidRPr="00BB5003">
        <w:t xml:space="preserve"> cases where that was not known, the denominator used was the total number of patients, as to not over-estimate cardiac injury rates. </w:t>
      </w:r>
    </w:p>
    <w:p w14:paraId="489CAEBA" w14:textId="1A9CE5D5" w:rsidR="00A55C58" w:rsidRDefault="00A55C58"/>
    <w:p w14:paraId="56E20B27" w14:textId="77777777" w:rsidR="000D3E53" w:rsidRPr="00E51007" w:rsidRDefault="000D3E53" w:rsidP="000D3E53">
      <w:r w:rsidRPr="00E51007">
        <w:t>Supplementary references can be accessed here: http://links.lww.com/CCM/G462</w:t>
      </w:r>
      <w:r>
        <w:t>.</w:t>
      </w:r>
    </w:p>
    <w:p w14:paraId="4900BB5B" w14:textId="0FBF6A43" w:rsidR="00AE35D0" w:rsidRDefault="00AE35D0"/>
    <w:sectPr w:rsidR="00AE35D0" w:rsidSect="008D6A57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 Medicin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5arwd08aasfwe5ffrpxr5dz5f55ezpfa9p&quot;&gt;My EndNote Library&lt;record-ids&gt;&lt;item&gt;62512&lt;/item&gt;&lt;item&gt;62522&lt;/item&gt;&lt;item&gt;62606&lt;/item&gt;&lt;item&gt;62607&lt;/item&gt;&lt;item&gt;62608&lt;/item&gt;&lt;item&gt;62609&lt;/item&gt;&lt;item&gt;62610&lt;/item&gt;&lt;item&gt;62611&lt;/item&gt;&lt;item&gt;62612&lt;/item&gt;&lt;item&gt;62613&lt;/item&gt;&lt;item&gt;62614&lt;/item&gt;&lt;item&gt;62615&lt;/item&gt;&lt;item&gt;62616&lt;/item&gt;&lt;item&gt;62617&lt;/item&gt;&lt;item&gt;62618&lt;/item&gt;&lt;item&gt;62619&lt;/item&gt;&lt;item&gt;62620&lt;/item&gt;&lt;item&gt;62621&lt;/item&gt;&lt;item&gt;62622&lt;/item&gt;&lt;item&gt;62623&lt;/item&gt;&lt;item&gt;62624&lt;/item&gt;&lt;item&gt;62625&lt;/item&gt;&lt;item&gt;62626&lt;/item&gt;&lt;item&gt;62627&lt;/item&gt;&lt;item&gt;62628&lt;/item&gt;&lt;item&gt;62629&lt;/item&gt;&lt;item&gt;62630&lt;/item&gt;&lt;item&gt;62631&lt;/item&gt;&lt;item&gt;62632&lt;/item&gt;&lt;item&gt;62633&lt;/item&gt;&lt;item&gt;62634&lt;/item&gt;&lt;item&gt;62635&lt;/item&gt;&lt;item&gt;62636&lt;/item&gt;&lt;item&gt;62637&lt;/item&gt;&lt;item&gt;62638&lt;/item&gt;&lt;item&gt;62639&lt;/item&gt;&lt;item&gt;62640&lt;/item&gt;&lt;item&gt;62641&lt;/item&gt;&lt;item&gt;62642&lt;/item&gt;&lt;item&gt;62643&lt;/item&gt;&lt;item&gt;62644&lt;/item&gt;&lt;item&gt;62645&lt;/item&gt;&lt;item&gt;62646&lt;/item&gt;&lt;item&gt;62648&lt;/item&gt;&lt;item&gt;62655&lt;/item&gt;&lt;/record-ids&gt;&lt;/item&gt;&lt;/Libraries&gt;"/>
  </w:docVars>
  <w:rsids>
    <w:rsidRoot w:val="008D6A57"/>
    <w:rsid w:val="0006050C"/>
    <w:rsid w:val="000D3E53"/>
    <w:rsid w:val="002F5B36"/>
    <w:rsid w:val="0044138D"/>
    <w:rsid w:val="005673FF"/>
    <w:rsid w:val="00764CCC"/>
    <w:rsid w:val="008D6A57"/>
    <w:rsid w:val="00A55C58"/>
    <w:rsid w:val="00AE35D0"/>
    <w:rsid w:val="00D31677"/>
    <w:rsid w:val="00D354C1"/>
    <w:rsid w:val="00D5468B"/>
    <w:rsid w:val="00DC32CD"/>
    <w:rsid w:val="00EB5017"/>
    <w:rsid w:val="00F82794"/>
    <w:rsid w:val="00FA13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FAD22F"/>
  <w15:chartTrackingRefBased/>
  <w15:docId w15:val="{5D50A724-495A-4186-9C45-AE8123E93F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theme="minorBidi"/>
        <w:color w:val="222222"/>
        <w:sz w:val="24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6A57"/>
    <w:pPr>
      <w:spacing w:after="0" w:line="240" w:lineRule="auto"/>
    </w:pPr>
    <w:rPr>
      <w:rFonts w:eastAsia="Times New Roman" w:cs="Times New Roman"/>
      <w:color w:val="auto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55C58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5C58"/>
    <w:rPr>
      <w:rFonts w:eastAsia="Times New Roman" w:cs="Times New Roman"/>
      <w:noProof/>
      <w:color w:val="auto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55C58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55C58"/>
    <w:rPr>
      <w:rFonts w:eastAsia="Times New Roman" w:cs="Times New Roman"/>
      <w:noProof/>
      <w:color w:val="auto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5045</Words>
  <Characters>28757</Characters>
  <Application>Microsoft Office Word</Application>
  <DocSecurity>0</DocSecurity>
  <Lines>23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7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P. Cheng</dc:creator>
  <cp:keywords/>
  <dc:description/>
  <cp:lastModifiedBy>Baeuerlein, Christopher</cp:lastModifiedBy>
  <cp:revision>5</cp:revision>
  <dcterms:created xsi:type="dcterms:W3CDTF">2021-03-29T13:16:00Z</dcterms:created>
  <dcterms:modified xsi:type="dcterms:W3CDTF">2021-04-01T16:21:00Z</dcterms:modified>
</cp:coreProperties>
</file>